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5348559" w14:textId="77777777" w:rsidR="005A044F" w:rsidRDefault="009B6820" w:rsidP="00D26A32">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w:t>
      </w:r>
      <w:r w:rsidR="00D26A32" w:rsidRPr="00027BB5">
        <w:rPr>
          <w:sz w:val="24"/>
          <w:szCs w:val="24"/>
        </w:rPr>
        <w:t>, Institute for Atmospheric and Climate Science,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77777777"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77777777"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F63BA6">
        <w:rPr>
          <w:sz w:val="24"/>
          <w:szCs w:val="24"/>
        </w:rPr>
        <w:t>31</w:t>
      </w:r>
      <w:r w:rsidR="005658E5" w:rsidRPr="00027BB5">
        <w:rPr>
          <w:sz w:val="24"/>
          <w:szCs w:val="24"/>
        </w:rPr>
        <w:t>/0</w:t>
      </w:r>
      <w:r w:rsidR="00866661">
        <w:rPr>
          <w:sz w:val="24"/>
          <w:szCs w:val="24"/>
        </w:rPr>
        <w:t>5</w:t>
      </w:r>
      <w:r w:rsidR="005658E5" w:rsidRPr="00027BB5">
        <w:rPr>
          <w:sz w:val="24"/>
          <w:szCs w:val="24"/>
        </w:rPr>
        <w:t>/2020</w:t>
      </w:r>
      <w:r w:rsidR="00A15F0B">
        <w:br w:type="page"/>
      </w:r>
    </w:p>
    <w:p w14:paraId="02A057B7" w14:textId="77777777" w:rsidR="004D7AA2" w:rsidRPr="003327A0" w:rsidRDefault="004D7AA2" w:rsidP="00963B4B">
      <w:pPr>
        <w:pStyle w:val="berschrift0"/>
      </w:pPr>
      <w:r w:rsidRPr="003327A0">
        <w:lastRenderedPageBreak/>
        <w:t>Summary</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r w:rsidR="001255AE">
        <w:t>renewable.ninja</w:t>
      </w:r>
      <w:proofErr w:type="spell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77777777"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8E962C0" w14:textId="40098114" w:rsidR="00BE0F63" w:rsidRDefault="008E3835">
          <w:pPr>
            <w:pStyle w:val="Verzeichnis1"/>
            <w:rPr>
              <w:rFonts w:asciiTheme="minorHAnsi" w:eastAsiaTheme="minorEastAsia" w:hAnsiTheme="minorHAnsi" w:cstheme="minorBidi"/>
              <w:noProof/>
            </w:rPr>
          </w:pPr>
          <w:r>
            <w:fldChar w:fldCharType="begin"/>
          </w:r>
          <w:r>
            <w:instrText xml:space="preserve"> TOC \o "1-3" \h \z \u </w:instrText>
          </w:r>
          <w:r>
            <w:fldChar w:fldCharType="separate"/>
          </w:r>
          <w:hyperlink w:anchor="_Toc41830551" w:history="1">
            <w:r w:rsidR="00BE0F63" w:rsidRPr="00643614">
              <w:rPr>
                <w:rStyle w:val="Hyperlink"/>
                <w:noProof/>
                <w14:scene3d>
                  <w14:camera w14:prst="orthographicFront"/>
                  <w14:lightRig w14:rig="threePt" w14:dir="t">
                    <w14:rot w14:lat="0" w14:lon="0" w14:rev="0"/>
                  </w14:lightRig>
                </w14:scene3d>
              </w:rPr>
              <w:t>1.</w:t>
            </w:r>
            <w:r w:rsidR="00BE0F63">
              <w:rPr>
                <w:rFonts w:asciiTheme="minorHAnsi" w:eastAsiaTheme="minorEastAsia" w:hAnsiTheme="minorHAnsi" w:cstheme="minorBidi"/>
                <w:noProof/>
              </w:rPr>
              <w:tab/>
            </w:r>
            <w:r w:rsidR="00BE0F63" w:rsidRPr="00643614">
              <w:rPr>
                <w:rStyle w:val="Hyperlink"/>
                <w:noProof/>
              </w:rPr>
              <w:t>Background</w:t>
            </w:r>
            <w:r w:rsidR="00BE0F63">
              <w:rPr>
                <w:noProof/>
                <w:webHidden/>
              </w:rPr>
              <w:tab/>
            </w:r>
            <w:r w:rsidR="00BE0F63">
              <w:rPr>
                <w:noProof/>
                <w:webHidden/>
              </w:rPr>
              <w:fldChar w:fldCharType="begin"/>
            </w:r>
            <w:r w:rsidR="00BE0F63">
              <w:rPr>
                <w:noProof/>
                <w:webHidden/>
              </w:rPr>
              <w:instrText xml:space="preserve"> PAGEREF _Toc41830551 \h </w:instrText>
            </w:r>
            <w:r w:rsidR="00BE0F63">
              <w:rPr>
                <w:noProof/>
                <w:webHidden/>
              </w:rPr>
            </w:r>
            <w:r w:rsidR="00BE0F63">
              <w:rPr>
                <w:noProof/>
                <w:webHidden/>
              </w:rPr>
              <w:fldChar w:fldCharType="separate"/>
            </w:r>
            <w:r w:rsidR="002B03F6">
              <w:rPr>
                <w:noProof/>
                <w:webHidden/>
              </w:rPr>
              <w:t>4</w:t>
            </w:r>
            <w:r w:rsidR="00BE0F63">
              <w:rPr>
                <w:noProof/>
                <w:webHidden/>
              </w:rPr>
              <w:fldChar w:fldCharType="end"/>
            </w:r>
          </w:hyperlink>
        </w:p>
        <w:p w14:paraId="4C7E1C11" w14:textId="55F26D83" w:rsidR="00BE0F63" w:rsidRDefault="00F36F50">
          <w:pPr>
            <w:pStyle w:val="Verzeichnis1"/>
            <w:rPr>
              <w:rFonts w:asciiTheme="minorHAnsi" w:eastAsiaTheme="minorEastAsia" w:hAnsiTheme="minorHAnsi" w:cstheme="minorBidi"/>
              <w:noProof/>
            </w:rPr>
          </w:pPr>
          <w:hyperlink w:anchor="_Toc41830552" w:history="1">
            <w:r w:rsidR="00BE0F63" w:rsidRPr="00643614">
              <w:rPr>
                <w:rStyle w:val="Hyperlink"/>
                <w:noProof/>
                <w14:scene3d>
                  <w14:camera w14:prst="orthographicFront"/>
                  <w14:lightRig w14:rig="threePt" w14:dir="t">
                    <w14:rot w14:lat="0" w14:lon="0" w14:rev="0"/>
                  </w14:lightRig>
                </w14:scene3d>
              </w:rPr>
              <w:t>2.</w:t>
            </w:r>
            <w:r w:rsidR="00BE0F63">
              <w:rPr>
                <w:rFonts w:asciiTheme="minorHAnsi" w:eastAsiaTheme="minorEastAsia" w:hAnsiTheme="minorHAnsi" w:cstheme="minorBidi"/>
                <w:noProof/>
              </w:rPr>
              <w:tab/>
            </w:r>
            <w:r w:rsidR="00BE0F63" w:rsidRPr="00643614">
              <w:rPr>
                <w:rStyle w:val="Hyperlink"/>
                <w:noProof/>
              </w:rPr>
              <w:t>Objectives</w:t>
            </w:r>
            <w:r w:rsidR="00BE0F63">
              <w:rPr>
                <w:noProof/>
                <w:webHidden/>
              </w:rPr>
              <w:tab/>
            </w:r>
            <w:r w:rsidR="00BE0F63">
              <w:rPr>
                <w:noProof/>
                <w:webHidden/>
              </w:rPr>
              <w:fldChar w:fldCharType="begin"/>
            </w:r>
            <w:r w:rsidR="00BE0F63">
              <w:rPr>
                <w:noProof/>
                <w:webHidden/>
              </w:rPr>
              <w:instrText xml:space="preserve"> PAGEREF _Toc41830552 \h </w:instrText>
            </w:r>
            <w:r w:rsidR="00BE0F63">
              <w:rPr>
                <w:noProof/>
                <w:webHidden/>
              </w:rPr>
            </w:r>
            <w:r w:rsidR="00BE0F63">
              <w:rPr>
                <w:noProof/>
                <w:webHidden/>
              </w:rPr>
              <w:fldChar w:fldCharType="separate"/>
            </w:r>
            <w:r w:rsidR="002B03F6">
              <w:rPr>
                <w:noProof/>
                <w:webHidden/>
              </w:rPr>
              <w:t>6</w:t>
            </w:r>
            <w:r w:rsidR="00BE0F63">
              <w:rPr>
                <w:noProof/>
                <w:webHidden/>
              </w:rPr>
              <w:fldChar w:fldCharType="end"/>
            </w:r>
          </w:hyperlink>
        </w:p>
        <w:p w14:paraId="1D079A7C" w14:textId="1335B808" w:rsidR="00BE0F63" w:rsidRDefault="00F36F50">
          <w:pPr>
            <w:pStyle w:val="Verzeichnis1"/>
            <w:rPr>
              <w:rFonts w:asciiTheme="minorHAnsi" w:eastAsiaTheme="minorEastAsia" w:hAnsiTheme="minorHAnsi" w:cstheme="minorBidi"/>
              <w:noProof/>
            </w:rPr>
          </w:pPr>
          <w:hyperlink w:anchor="_Toc41830553" w:history="1">
            <w:r w:rsidR="00BE0F63" w:rsidRPr="00643614">
              <w:rPr>
                <w:rStyle w:val="Hyperlink"/>
                <w:noProof/>
                <w14:scene3d>
                  <w14:camera w14:prst="orthographicFront"/>
                  <w14:lightRig w14:rig="threePt" w14:dir="t">
                    <w14:rot w14:lat="0" w14:lon="0" w14:rev="0"/>
                  </w14:lightRig>
                </w14:scene3d>
              </w:rPr>
              <w:t>3.</w:t>
            </w:r>
            <w:r w:rsidR="00BE0F63">
              <w:rPr>
                <w:rFonts w:asciiTheme="minorHAnsi" w:eastAsiaTheme="minorEastAsia" w:hAnsiTheme="minorHAnsi" w:cstheme="minorBidi"/>
                <w:noProof/>
              </w:rPr>
              <w:tab/>
            </w:r>
            <w:r w:rsidR="00BE0F63" w:rsidRPr="00643614">
              <w:rPr>
                <w:rStyle w:val="Hyperlink"/>
                <w:noProof/>
              </w:rPr>
              <w:t>Data &amp; Methods</w:t>
            </w:r>
            <w:r w:rsidR="00BE0F63">
              <w:rPr>
                <w:noProof/>
                <w:webHidden/>
              </w:rPr>
              <w:tab/>
            </w:r>
            <w:r w:rsidR="00BE0F63">
              <w:rPr>
                <w:noProof/>
                <w:webHidden/>
              </w:rPr>
              <w:fldChar w:fldCharType="begin"/>
            </w:r>
            <w:r w:rsidR="00BE0F63">
              <w:rPr>
                <w:noProof/>
                <w:webHidden/>
              </w:rPr>
              <w:instrText xml:space="preserve"> PAGEREF _Toc41830553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7BE4683" w14:textId="03B399E6" w:rsidR="00BE0F63" w:rsidRDefault="00F36F50">
          <w:pPr>
            <w:pStyle w:val="Verzeichnis2"/>
            <w:tabs>
              <w:tab w:val="left" w:pos="1540"/>
            </w:tabs>
            <w:rPr>
              <w:rFonts w:asciiTheme="minorHAnsi" w:eastAsiaTheme="minorEastAsia" w:hAnsiTheme="minorHAnsi" w:cstheme="minorBidi"/>
              <w:noProof/>
            </w:rPr>
          </w:pPr>
          <w:hyperlink w:anchor="_Toc41830554" w:history="1">
            <w:r w:rsidR="00BE0F63" w:rsidRPr="00643614">
              <w:rPr>
                <w:rStyle w:val="Hyperlink"/>
                <w:noProof/>
              </w:rPr>
              <w:t>3.1</w:t>
            </w:r>
            <w:r w:rsidR="00BE0F63">
              <w:rPr>
                <w:rFonts w:asciiTheme="minorHAnsi" w:eastAsiaTheme="minorEastAsia" w:hAnsiTheme="minorHAnsi" w:cstheme="minorBidi"/>
                <w:noProof/>
              </w:rPr>
              <w:tab/>
            </w:r>
            <w:r w:rsidR="00BE0F63" w:rsidRPr="00643614">
              <w:rPr>
                <w:rStyle w:val="Hyperlink"/>
                <w:noProof/>
              </w:rPr>
              <w:t>Data</w:t>
            </w:r>
            <w:r w:rsidR="00BE0F63">
              <w:rPr>
                <w:noProof/>
                <w:webHidden/>
              </w:rPr>
              <w:tab/>
            </w:r>
            <w:r w:rsidR="00BE0F63">
              <w:rPr>
                <w:noProof/>
                <w:webHidden/>
              </w:rPr>
              <w:fldChar w:fldCharType="begin"/>
            </w:r>
            <w:r w:rsidR="00BE0F63">
              <w:rPr>
                <w:noProof/>
                <w:webHidden/>
              </w:rPr>
              <w:instrText xml:space="preserve"> PAGEREF _Toc41830554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9A3E3A8" w14:textId="252B6651" w:rsidR="00BE0F63" w:rsidRDefault="00F36F50">
          <w:pPr>
            <w:pStyle w:val="Verzeichnis3"/>
            <w:tabs>
              <w:tab w:val="left" w:pos="1820"/>
              <w:tab w:val="right" w:leader="dot" w:pos="9396"/>
            </w:tabs>
            <w:rPr>
              <w:rFonts w:asciiTheme="minorHAnsi" w:eastAsiaTheme="minorEastAsia" w:hAnsiTheme="minorHAnsi" w:cstheme="minorBidi"/>
              <w:noProof/>
            </w:rPr>
          </w:pPr>
          <w:hyperlink w:anchor="_Toc41830555" w:history="1">
            <w:r w:rsidR="00BE0F63" w:rsidRPr="00643614">
              <w:rPr>
                <w:rStyle w:val="Hyperlink"/>
                <w:noProof/>
              </w:rPr>
              <w:t>3.1.1</w:t>
            </w:r>
            <w:r w:rsidR="00BE0F63">
              <w:rPr>
                <w:rFonts w:asciiTheme="minorHAnsi" w:eastAsiaTheme="minorEastAsia" w:hAnsiTheme="minorHAnsi" w:cstheme="minorBidi"/>
                <w:noProof/>
              </w:rPr>
              <w:tab/>
            </w:r>
            <w:r w:rsidR="00BE0F63" w:rsidRPr="00643614">
              <w:rPr>
                <w:rStyle w:val="Hyperlink"/>
                <w:noProof/>
              </w:rPr>
              <w:t>ERA5</w:t>
            </w:r>
            <w:r w:rsidR="00BE0F63">
              <w:rPr>
                <w:noProof/>
                <w:webHidden/>
              </w:rPr>
              <w:tab/>
            </w:r>
            <w:r w:rsidR="00BE0F63">
              <w:rPr>
                <w:noProof/>
                <w:webHidden/>
              </w:rPr>
              <w:fldChar w:fldCharType="begin"/>
            </w:r>
            <w:r w:rsidR="00BE0F63">
              <w:rPr>
                <w:noProof/>
                <w:webHidden/>
              </w:rPr>
              <w:instrText xml:space="preserve"> PAGEREF _Toc41830555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F619C97" w14:textId="7B3F8B33" w:rsidR="00BE0F63" w:rsidRDefault="00F36F50">
          <w:pPr>
            <w:pStyle w:val="Verzeichnis3"/>
            <w:tabs>
              <w:tab w:val="left" w:pos="1820"/>
              <w:tab w:val="right" w:leader="dot" w:pos="9396"/>
            </w:tabs>
            <w:rPr>
              <w:rFonts w:asciiTheme="minorHAnsi" w:eastAsiaTheme="minorEastAsia" w:hAnsiTheme="minorHAnsi" w:cstheme="minorBidi"/>
              <w:noProof/>
            </w:rPr>
          </w:pPr>
          <w:hyperlink w:anchor="_Toc41830556" w:history="1">
            <w:r w:rsidR="00BE0F63" w:rsidRPr="00643614">
              <w:rPr>
                <w:rStyle w:val="Hyperlink"/>
                <w:noProof/>
              </w:rPr>
              <w:t>3.1.2</w:t>
            </w:r>
            <w:r w:rsidR="00BE0F63">
              <w:rPr>
                <w:rFonts w:asciiTheme="minorHAnsi" w:eastAsiaTheme="minorEastAsia" w:hAnsiTheme="minorHAnsi" w:cstheme="minorBidi"/>
                <w:noProof/>
              </w:rPr>
              <w:tab/>
            </w:r>
            <w:r w:rsidR="00BE0F63" w:rsidRPr="00643614">
              <w:rPr>
                <w:rStyle w:val="Hyperlink"/>
                <w:noProof/>
              </w:rPr>
              <w:t>Renewables.ninja and the Global Solar Energy Estimator (GSEE)</w:t>
            </w:r>
            <w:r w:rsidR="00BE0F63">
              <w:rPr>
                <w:noProof/>
                <w:webHidden/>
              </w:rPr>
              <w:tab/>
            </w:r>
            <w:r w:rsidR="00BE0F63">
              <w:rPr>
                <w:noProof/>
                <w:webHidden/>
              </w:rPr>
              <w:fldChar w:fldCharType="begin"/>
            </w:r>
            <w:r w:rsidR="00BE0F63">
              <w:rPr>
                <w:noProof/>
                <w:webHidden/>
              </w:rPr>
              <w:instrText xml:space="preserve"> PAGEREF _Toc41830556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EC130A8" w14:textId="6663C497" w:rsidR="00BE0F63" w:rsidRDefault="00F36F50">
          <w:pPr>
            <w:pStyle w:val="Verzeichnis3"/>
            <w:tabs>
              <w:tab w:val="left" w:pos="1820"/>
              <w:tab w:val="right" w:leader="dot" w:pos="9396"/>
            </w:tabs>
            <w:rPr>
              <w:rFonts w:asciiTheme="minorHAnsi" w:eastAsiaTheme="minorEastAsia" w:hAnsiTheme="minorHAnsi" w:cstheme="minorBidi"/>
              <w:noProof/>
            </w:rPr>
          </w:pPr>
          <w:hyperlink w:anchor="_Toc41830557" w:history="1">
            <w:r w:rsidR="00BE0F63" w:rsidRPr="00643614">
              <w:rPr>
                <w:rStyle w:val="Hyperlink"/>
                <w:noProof/>
              </w:rPr>
              <w:t>3.1.3</w:t>
            </w:r>
            <w:r w:rsidR="00BE0F63">
              <w:rPr>
                <w:rFonts w:asciiTheme="minorHAnsi" w:eastAsiaTheme="minorEastAsia" w:hAnsiTheme="minorHAnsi" w:cstheme="minorBidi"/>
                <w:noProof/>
              </w:rPr>
              <w:tab/>
            </w:r>
            <w:r w:rsidR="00BE0F63" w:rsidRPr="00643614">
              <w:rPr>
                <w:rStyle w:val="Hyperlink"/>
                <w:noProof/>
              </w:rPr>
              <w:t>Installed PV capacities</w:t>
            </w:r>
            <w:r w:rsidR="00BE0F63">
              <w:rPr>
                <w:noProof/>
                <w:webHidden/>
              </w:rPr>
              <w:tab/>
            </w:r>
            <w:r w:rsidR="00BE0F63">
              <w:rPr>
                <w:noProof/>
                <w:webHidden/>
              </w:rPr>
              <w:fldChar w:fldCharType="begin"/>
            </w:r>
            <w:r w:rsidR="00BE0F63">
              <w:rPr>
                <w:noProof/>
                <w:webHidden/>
              </w:rPr>
              <w:instrText xml:space="preserve"> PAGEREF _Toc41830557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4749B24" w14:textId="07BBDFF6" w:rsidR="00BE0F63" w:rsidRDefault="00F36F50">
          <w:pPr>
            <w:pStyle w:val="Verzeichnis2"/>
            <w:tabs>
              <w:tab w:val="left" w:pos="1540"/>
            </w:tabs>
            <w:rPr>
              <w:rFonts w:asciiTheme="minorHAnsi" w:eastAsiaTheme="minorEastAsia" w:hAnsiTheme="minorHAnsi" w:cstheme="minorBidi"/>
              <w:noProof/>
            </w:rPr>
          </w:pPr>
          <w:hyperlink w:anchor="_Toc41830558" w:history="1">
            <w:r w:rsidR="00BE0F63" w:rsidRPr="00643614">
              <w:rPr>
                <w:rStyle w:val="Hyperlink"/>
                <w:noProof/>
              </w:rPr>
              <w:t>3.2</w:t>
            </w:r>
            <w:r w:rsidR="00BE0F63">
              <w:rPr>
                <w:rFonts w:asciiTheme="minorHAnsi" w:eastAsiaTheme="minorEastAsia" w:hAnsiTheme="minorHAnsi" w:cstheme="minorBidi"/>
                <w:noProof/>
              </w:rPr>
              <w:tab/>
            </w:r>
            <w:r w:rsidR="00BE0F63" w:rsidRPr="00643614">
              <w:rPr>
                <w:rStyle w:val="Hyperlink"/>
                <w:noProof/>
              </w:rPr>
              <w:t>Method</w:t>
            </w:r>
            <w:r w:rsidR="00BE0F63">
              <w:rPr>
                <w:noProof/>
                <w:webHidden/>
              </w:rPr>
              <w:tab/>
            </w:r>
            <w:r w:rsidR="00BE0F63">
              <w:rPr>
                <w:noProof/>
                <w:webHidden/>
              </w:rPr>
              <w:fldChar w:fldCharType="begin"/>
            </w:r>
            <w:r w:rsidR="00BE0F63">
              <w:rPr>
                <w:noProof/>
                <w:webHidden/>
              </w:rPr>
              <w:instrText xml:space="preserve"> PAGEREF _Toc41830558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8705C2B" w14:textId="01799734" w:rsidR="00BE0F63" w:rsidRDefault="00F36F50">
          <w:pPr>
            <w:pStyle w:val="Verzeichnis3"/>
            <w:tabs>
              <w:tab w:val="left" w:pos="1820"/>
              <w:tab w:val="right" w:leader="dot" w:pos="9396"/>
            </w:tabs>
            <w:rPr>
              <w:rFonts w:asciiTheme="minorHAnsi" w:eastAsiaTheme="minorEastAsia" w:hAnsiTheme="minorHAnsi" w:cstheme="minorBidi"/>
              <w:noProof/>
            </w:rPr>
          </w:pPr>
          <w:hyperlink w:anchor="_Toc41830559" w:history="1">
            <w:r w:rsidR="00BE0F63" w:rsidRPr="00643614">
              <w:rPr>
                <w:rStyle w:val="Hyperlink"/>
                <w:noProof/>
              </w:rPr>
              <w:t>3.2.1</w:t>
            </w:r>
            <w:r w:rsidR="00BE0F63">
              <w:rPr>
                <w:rFonts w:asciiTheme="minorHAnsi" w:eastAsiaTheme="minorEastAsia" w:hAnsiTheme="minorHAnsi" w:cstheme="minorBidi"/>
                <w:noProof/>
              </w:rPr>
              <w:tab/>
            </w:r>
            <w:r w:rsidR="00BE0F63" w:rsidRPr="00643614">
              <w:rPr>
                <w:rStyle w:val="Hyperlink"/>
                <w:noProof/>
              </w:rPr>
              <w:t>Weather regime classification</w:t>
            </w:r>
            <w:r w:rsidR="00BE0F63">
              <w:rPr>
                <w:noProof/>
                <w:webHidden/>
              </w:rPr>
              <w:tab/>
            </w:r>
            <w:r w:rsidR="00BE0F63">
              <w:rPr>
                <w:noProof/>
                <w:webHidden/>
              </w:rPr>
              <w:fldChar w:fldCharType="begin"/>
            </w:r>
            <w:r w:rsidR="00BE0F63">
              <w:rPr>
                <w:noProof/>
                <w:webHidden/>
              </w:rPr>
              <w:instrText xml:space="preserve"> PAGEREF _Toc41830559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598C97EA" w14:textId="0F1140E8" w:rsidR="00BE0F63" w:rsidRDefault="00F36F50">
          <w:pPr>
            <w:pStyle w:val="Verzeichnis3"/>
            <w:tabs>
              <w:tab w:val="left" w:pos="1820"/>
              <w:tab w:val="right" w:leader="dot" w:pos="9396"/>
            </w:tabs>
            <w:rPr>
              <w:rFonts w:asciiTheme="minorHAnsi" w:eastAsiaTheme="minorEastAsia" w:hAnsiTheme="minorHAnsi" w:cstheme="minorBidi"/>
              <w:noProof/>
            </w:rPr>
          </w:pPr>
          <w:hyperlink w:anchor="_Toc41830560" w:history="1">
            <w:r w:rsidR="00BE0F63" w:rsidRPr="00643614">
              <w:rPr>
                <w:rStyle w:val="Hyperlink"/>
                <w:noProof/>
              </w:rPr>
              <w:t>3.2.2</w:t>
            </w:r>
            <w:r w:rsidR="00BE0F63">
              <w:rPr>
                <w:rFonts w:asciiTheme="minorHAnsi" w:eastAsiaTheme="minorEastAsia" w:hAnsiTheme="minorHAnsi" w:cstheme="minorBidi"/>
                <w:noProof/>
              </w:rPr>
              <w:tab/>
            </w:r>
            <w:r w:rsidR="00BE0F63" w:rsidRPr="00643614">
              <w:rPr>
                <w:rStyle w:val="Hyperlink"/>
                <w:noProof/>
              </w:rPr>
              <w:t>Capacity factor estimates</w:t>
            </w:r>
            <w:r w:rsidR="00BE0F63">
              <w:rPr>
                <w:noProof/>
                <w:webHidden/>
              </w:rPr>
              <w:tab/>
            </w:r>
            <w:r w:rsidR="00BE0F63">
              <w:rPr>
                <w:noProof/>
                <w:webHidden/>
              </w:rPr>
              <w:fldChar w:fldCharType="begin"/>
            </w:r>
            <w:r w:rsidR="00BE0F63">
              <w:rPr>
                <w:noProof/>
                <w:webHidden/>
              </w:rPr>
              <w:instrText xml:space="preserve"> PAGEREF _Toc41830560 \h </w:instrText>
            </w:r>
            <w:r w:rsidR="00BE0F63">
              <w:rPr>
                <w:noProof/>
                <w:webHidden/>
              </w:rPr>
            </w:r>
            <w:r w:rsidR="00BE0F63">
              <w:rPr>
                <w:noProof/>
                <w:webHidden/>
              </w:rPr>
              <w:fldChar w:fldCharType="separate"/>
            </w:r>
            <w:r w:rsidR="002B03F6">
              <w:rPr>
                <w:noProof/>
                <w:webHidden/>
              </w:rPr>
              <w:t>11</w:t>
            </w:r>
            <w:r w:rsidR="00BE0F63">
              <w:rPr>
                <w:noProof/>
                <w:webHidden/>
              </w:rPr>
              <w:fldChar w:fldCharType="end"/>
            </w:r>
          </w:hyperlink>
        </w:p>
        <w:p w14:paraId="01ACD1FD" w14:textId="595A3E03" w:rsidR="00BE0F63" w:rsidRDefault="00F36F50">
          <w:pPr>
            <w:pStyle w:val="Verzeichnis1"/>
            <w:rPr>
              <w:rFonts w:asciiTheme="minorHAnsi" w:eastAsiaTheme="minorEastAsia" w:hAnsiTheme="minorHAnsi" w:cstheme="minorBidi"/>
              <w:noProof/>
            </w:rPr>
          </w:pPr>
          <w:hyperlink w:anchor="_Toc41830561" w:history="1">
            <w:r w:rsidR="00BE0F63" w:rsidRPr="00643614">
              <w:rPr>
                <w:rStyle w:val="Hyperlink"/>
                <w:noProof/>
                <w14:scene3d>
                  <w14:camera w14:prst="orthographicFront"/>
                  <w14:lightRig w14:rig="threePt" w14:dir="t">
                    <w14:rot w14:lat="0" w14:lon="0" w14:rev="0"/>
                  </w14:lightRig>
                </w14:scene3d>
              </w:rPr>
              <w:t>4.</w:t>
            </w:r>
            <w:r w:rsidR="00BE0F63">
              <w:rPr>
                <w:rFonts w:asciiTheme="minorHAnsi" w:eastAsiaTheme="minorEastAsia" w:hAnsiTheme="minorHAnsi" w:cstheme="minorBidi"/>
                <w:noProof/>
              </w:rPr>
              <w:tab/>
            </w:r>
            <w:r w:rsidR="00BE0F63" w:rsidRPr="00643614">
              <w:rPr>
                <w:rStyle w:val="Hyperlink"/>
                <w:noProof/>
              </w:rPr>
              <w:t>Timeline and milestones</w:t>
            </w:r>
            <w:r w:rsidR="00BE0F63">
              <w:rPr>
                <w:noProof/>
                <w:webHidden/>
              </w:rPr>
              <w:tab/>
            </w:r>
            <w:r w:rsidR="00BE0F63">
              <w:rPr>
                <w:noProof/>
                <w:webHidden/>
              </w:rPr>
              <w:fldChar w:fldCharType="begin"/>
            </w:r>
            <w:r w:rsidR="00BE0F63">
              <w:rPr>
                <w:noProof/>
                <w:webHidden/>
              </w:rPr>
              <w:instrText xml:space="preserve"> PAGEREF _Toc41830561 \h </w:instrText>
            </w:r>
            <w:r w:rsidR="00BE0F63">
              <w:rPr>
                <w:noProof/>
                <w:webHidden/>
              </w:rPr>
            </w:r>
            <w:r w:rsidR="00BE0F63">
              <w:rPr>
                <w:noProof/>
                <w:webHidden/>
              </w:rPr>
              <w:fldChar w:fldCharType="separate"/>
            </w:r>
            <w:r w:rsidR="002B03F6">
              <w:rPr>
                <w:noProof/>
                <w:webHidden/>
              </w:rPr>
              <w:t>13</w:t>
            </w:r>
            <w:r w:rsidR="00BE0F63">
              <w:rPr>
                <w:noProof/>
                <w:webHidden/>
              </w:rPr>
              <w:fldChar w:fldCharType="end"/>
            </w:r>
          </w:hyperlink>
        </w:p>
        <w:p w14:paraId="5E00928D" w14:textId="7364E537" w:rsidR="00BE0F63" w:rsidRDefault="00F36F50">
          <w:pPr>
            <w:pStyle w:val="Verzeichnis1"/>
            <w:rPr>
              <w:rFonts w:asciiTheme="minorHAnsi" w:eastAsiaTheme="minorEastAsia" w:hAnsiTheme="minorHAnsi" w:cstheme="minorBidi"/>
              <w:noProof/>
            </w:rPr>
          </w:pPr>
          <w:hyperlink w:anchor="_Toc41830562" w:history="1">
            <w:r w:rsidR="00BE0F63" w:rsidRPr="00643614">
              <w:rPr>
                <w:rStyle w:val="Hyperlink"/>
                <w:noProof/>
                <w14:scene3d>
                  <w14:camera w14:prst="orthographicFront"/>
                  <w14:lightRig w14:rig="threePt" w14:dir="t">
                    <w14:rot w14:lat="0" w14:lon="0" w14:rev="0"/>
                  </w14:lightRig>
                </w14:scene3d>
              </w:rPr>
              <w:t>5.</w:t>
            </w:r>
            <w:r w:rsidR="00BE0F63">
              <w:rPr>
                <w:rFonts w:asciiTheme="minorHAnsi" w:eastAsiaTheme="minorEastAsia" w:hAnsiTheme="minorHAnsi" w:cstheme="minorBidi"/>
                <w:noProof/>
              </w:rPr>
              <w:tab/>
            </w:r>
            <w:r w:rsidR="00BE0F63" w:rsidRPr="00643614">
              <w:rPr>
                <w:rStyle w:val="Hyperlink"/>
                <w:noProof/>
              </w:rPr>
              <w:t>References</w:t>
            </w:r>
            <w:r w:rsidR="00BE0F63">
              <w:rPr>
                <w:noProof/>
                <w:webHidden/>
              </w:rPr>
              <w:tab/>
            </w:r>
            <w:r w:rsidR="00BE0F63">
              <w:rPr>
                <w:noProof/>
                <w:webHidden/>
              </w:rPr>
              <w:fldChar w:fldCharType="begin"/>
            </w:r>
            <w:r w:rsidR="00BE0F63">
              <w:rPr>
                <w:noProof/>
                <w:webHidden/>
              </w:rPr>
              <w:instrText xml:space="preserve"> PAGEREF _Toc41830562 \h </w:instrText>
            </w:r>
            <w:r w:rsidR="00BE0F63">
              <w:rPr>
                <w:noProof/>
                <w:webHidden/>
              </w:rPr>
            </w:r>
            <w:r w:rsidR="00BE0F63">
              <w:rPr>
                <w:noProof/>
                <w:webHidden/>
              </w:rPr>
              <w:fldChar w:fldCharType="separate"/>
            </w:r>
            <w:r w:rsidR="002B03F6">
              <w:rPr>
                <w:noProof/>
                <w:webHidden/>
              </w:rPr>
              <w:t>14</w:t>
            </w:r>
            <w:r w:rsidR="00BE0F63">
              <w:rPr>
                <w:noProof/>
                <w:webHidden/>
              </w:rPr>
              <w:fldChar w:fldCharType="end"/>
            </w:r>
          </w:hyperlink>
        </w:p>
        <w:p w14:paraId="57031B8B" w14:textId="77777777"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77777777" w:rsidR="008E3835" w:rsidRDefault="008E3835" w:rsidP="00842E2E">
      <w:pPr>
        <w:pStyle w:val="berschrift1"/>
      </w:pPr>
      <w:bookmarkStart w:id="1" w:name="_Toc41830551"/>
      <w:r w:rsidRPr="003327A0">
        <w:lastRenderedPageBreak/>
        <w:t>Background</w:t>
      </w:r>
      <w:bookmarkEnd w:id="1"/>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77777777" w:rsidR="006A7980" w:rsidRPr="006A7980" w:rsidRDefault="00731224" w:rsidP="00842E2E">
      <w:pPr>
        <w:pStyle w:val="berschrift1"/>
      </w:pPr>
      <w:bookmarkStart w:id="12" w:name="_Toc41830553"/>
      <w:r>
        <w:lastRenderedPageBreak/>
        <w:t>Data</w:t>
      </w:r>
      <w:r w:rsidR="008E3835" w:rsidRPr="003327A0">
        <w:t xml:space="preserve"> </w:t>
      </w:r>
      <w:r w:rsidR="00842E2E">
        <w:t>&amp;</w:t>
      </w:r>
      <w:r w:rsidR="008E3835" w:rsidRPr="003327A0">
        <w:t xml:space="preserve"> </w:t>
      </w:r>
      <w:r>
        <w:t>Meth</w:t>
      </w:r>
      <w:r w:rsidR="00E507F8">
        <w:t>ods</w:t>
      </w:r>
      <w:bookmarkEnd w:id="12"/>
    </w:p>
    <w:p w14:paraId="555C3F06" w14:textId="77777777" w:rsidR="00C15A9F" w:rsidRDefault="006154F9" w:rsidP="00842E2E">
      <w:pPr>
        <w:pStyle w:val="berschrift2"/>
      </w:pPr>
      <w:bookmarkStart w:id="13" w:name="_Toc41830554"/>
      <w:r>
        <w:t>Data</w:t>
      </w:r>
      <w:bookmarkEnd w:id="13"/>
    </w:p>
    <w:p w14:paraId="4EEA9F92" w14:textId="77777777" w:rsidR="00842E2E" w:rsidRPr="00842E2E" w:rsidRDefault="006154F9" w:rsidP="00842E2E">
      <w:pPr>
        <w:pStyle w:val="berschrift3"/>
      </w:pPr>
      <w:bookmarkStart w:id="14" w:name="_Toc41830555"/>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25B2AE73" w:rsidR="00220BD8" w:rsidRDefault="00220BD8" w:rsidP="00203817">
      <w:r>
        <w:t xml:space="preserve">We use the 500hPa geopotential height and surface downward solar radiation variables from ERA5 </w:t>
      </w:r>
      <w:r w:rsidR="00133CB5">
        <w:t>in the</w:t>
      </w:r>
      <w:r w:rsidR="00133CB5" w:rsidRPr="009D240E">
        <w:t xml:space="preserve"> domain 80°W to 40°E, 30°N to 90°N. </w:t>
      </w:r>
      <w:r w:rsidR="00117A82">
        <w:t xml:space="preserve">Geopotential height is commonly used for weather regime definition (REF) and since the surface downward solar radiation is more related to solar power production we investigate in this variable as well.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014E07" w:rsidRPr="00933346">
        <w:rPr>
          <w:color w:val="FF0000"/>
        </w:rPr>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E8585C">
        <w:t>The following chapter describes the pre-processing of the raw ERA5 data which is needed before the weather regime definition can take place.</w:t>
      </w:r>
    </w:p>
    <w:p w14:paraId="2F49B723" w14:textId="77777777" w:rsidR="00BB0494" w:rsidRDefault="00BB0494" w:rsidP="00BB0494">
      <w:pPr>
        <w:pStyle w:val="berschrift3"/>
      </w:pPr>
      <w:bookmarkStart w:id="16" w:name="_Toc41830556"/>
      <w:bookmarkStart w:id="17" w:name="_GoBack"/>
      <w:bookmarkEnd w:id="17"/>
      <w:proofErr w:type="spellStart"/>
      <w:r>
        <w:t>Renewables.ninja</w:t>
      </w:r>
      <w:proofErr w:type="spellEnd"/>
      <w:r>
        <w:t xml:space="preserve"> and the </w:t>
      </w:r>
      <w:r w:rsidRPr="00FF4030">
        <w:t>Global Solar Energy Estimator</w:t>
      </w:r>
      <w:r>
        <w:t xml:space="preserve"> (GSEE)</w:t>
      </w:r>
      <w:bookmarkEnd w:id="16"/>
    </w:p>
    <w:p w14:paraId="3A039427" w14:textId="77777777" w:rsidR="00BB0494" w:rsidRDefault="00BB0494" w:rsidP="00BB0494">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8" w:name="__Fieldmark__884_3718023903"/>
      <w:r>
        <w:rPr>
          <w:noProof/>
        </w:rPr>
        <w:t>Pfenninger and Staffell (2016)</w:t>
      </w:r>
      <w:r>
        <w:fldChar w:fldCharType="end"/>
      </w:r>
      <w:bookmarkEnd w:id="18"/>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9" w:name="__Fieldmark__921_3718023903"/>
      <w:r>
        <w:rPr>
          <w:noProof/>
        </w:rPr>
        <w:t xml:space="preserve">Huld </w:t>
      </w:r>
      <w:r>
        <w:rPr>
          <w:i/>
          <w:noProof/>
        </w:rPr>
        <w:t>et al.</w:t>
      </w:r>
      <w:r>
        <w:rPr>
          <w:noProof/>
        </w:rPr>
        <w:t xml:space="preserve"> (2010)</w:t>
      </w:r>
      <w:r>
        <w:fldChar w:fldCharType="end"/>
      </w:r>
      <w:bookmarkEnd w:id="19"/>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42_3718023903"/>
      <w:r>
        <w:rPr>
          <w:noProof/>
        </w:rPr>
        <w:t>Pfenninger and Staffell (2016)</w:t>
      </w:r>
      <w:r>
        <w:fldChar w:fldCharType="end"/>
      </w:r>
      <w:bookmarkEnd w:id="20"/>
      <w:r>
        <w:t xml:space="preserve"> used two data 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77777777"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906_3718023903"/>
      <w:r w:rsidRPr="00BF2D26">
        <w:rPr>
          <w:i w:val="0"/>
          <w:noProof/>
        </w:rPr>
        <w:t>(Pfenninger and Staffell, 2016)</w:t>
      </w:r>
      <w:r>
        <w:fldChar w:fldCharType="end"/>
      </w:r>
      <w:bookmarkEnd w:id="21"/>
      <w:r>
        <w:t>.</w:t>
      </w:r>
    </w:p>
    <w:p w14:paraId="677BD259" w14:textId="77777777" w:rsidR="00BB0494" w:rsidRDefault="00BB0494" w:rsidP="00BB0494">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14418171" w14:textId="77777777" w:rsidR="00BB0494" w:rsidRDefault="00BB0494" w:rsidP="00BB0494">
      <w:r>
        <w:t>It is more common and easier to make comparison and analyses of PV power output with capacity factors rather than with absolute power output and we will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3D3EE4">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3D3EE4">
            <w:pPr>
              <w:spacing w:line="240" w:lineRule="auto"/>
              <w:ind w:firstLine="0"/>
            </w:pPr>
          </w:p>
        </w:tc>
        <w:tc>
          <w:tcPr>
            <w:tcW w:w="7938" w:type="dxa"/>
            <w:tcBorders>
              <w:top w:val="nil"/>
              <w:left w:val="nil"/>
              <w:bottom w:val="nil"/>
              <w:right w:val="nil"/>
            </w:tcBorders>
            <w:shd w:val="clear" w:color="auto" w:fill="auto"/>
            <w:vAlign w:val="center"/>
          </w:tcPr>
          <w:p w14:paraId="65156220" w14:textId="77777777" w:rsidR="00BB0494" w:rsidRDefault="00BB0494" w:rsidP="003D3EE4">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7777777" w:rsidR="00BB0494" w:rsidRDefault="00BB0494" w:rsidP="003D3EE4">
            <w:pPr>
              <w:spacing w:line="240" w:lineRule="auto"/>
              <w:ind w:firstLine="0"/>
              <w:jc w:val="right"/>
            </w:pPr>
            <w:r>
              <w:t xml:space="preserve">Eq. </w:t>
            </w:r>
            <w:r>
              <w:fldChar w:fldCharType="begin"/>
            </w:r>
            <w:r>
              <w:instrText>SEQ Equation \* ARABIC</w:instrText>
            </w:r>
            <w:r>
              <w:fldChar w:fldCharType="separate"/>
            </w:r>
            <w:r>
              <w:rPr>
                <w:noProof/>
              </w:rPr>
              <w:t>1</w:t>
            </w:r>
            <w:r>
              <w:fldChar w:fldCharType="end"/>
            </w:r>
          </w:p>
        </w:tc>
      </w:tr>
    </w:tbl>
    <w:p w14:paraId="05348588" w14:textId="77777777" w:rsidR="00BB0494" w:rsidRDefault="00BB0494" w:rsidP="00BB0494">
      <w:pPr>
        <w:ind w:firstLine="0"/>
      </w:pPr>
      <w:r>
        <w:br/>
        <w:t xml:space="preserve">where P is power output [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1096_3718023903"/>
      <w:r>
        <w:rPr>
          <w:noProof/>
        </w:rPr>
        <w:t>Pfenninger and Staffell (2016)</w:t>
      </w:r>
      <w:r>
        <w:fldChar w:fldCharType="end"/>
      </w:r>
      <w:bookmarkEnd w:id="22"/>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77777777" w:rsidR="00BB0494" w:rsidRDefault="00BB0494" w:rsidP="00BB0494">
      <w:pPr>
        <w:pStyle w:val="Beschriftung"/>
      </w:pPr>
      <w:r>
        <w:rPr>
          <w:noProof/>
        </w:rPr>
        <w:lastRenderedPageBreak/>
        <w:drawing>
          <wp:anchor distT="0" distB="6985" distL="114300" distR="118110" simplePos="0" relativeHeight="251659264" behindDoc="0" locked="0" layoutInCell="1" allowOverlap="1" wp14:anchorId="577F4414" wp14:editId="4863A528">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Pr>
          <w:b/>
          <w:bCs/>
          <w:noProof/>
        </w:rPr>
        <w:t>2</w:t>
      </w:r>
      <w:r>
        <w:rPr>
          <w:b/>
          <w:bCs/>
        </w:rPr>
        <w:fldChar w:fldCharType="end"/>
      </w:r>
      <w:r>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t>Staffell</w:t>
      </w:r>
      <w:proofErr w:type="spellEnd"/>
      <w:r>
        <w:t>,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139_3718023903"/>
      <w:r>
        <w:rPr>
          <w:noProof/>
        </w:rPr>
        <w:t>Pfenninger and Staffell (2016)</w:t>
      </w:r>
      <w:r>
        <w:fldChar w:fldCharType="end"/>
      </w:r>
      <w:bookmarkEnd w:id="23"/>
      <w:r>
        <w:t xml:space="preserve"> as basis for a bias correction. They used it to calculate one correction factor for each simulation (MERRA, MERRA-2 and SARAH).</w:t>
      </w:r>
    </w:p>
    <w:p w14:paraId="54907634" w14:textId="77777777" w:rsidR="00BB0494" w:rsidRDefault="00BB0494" w:rsidP="00BB0494">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1158_3718023903"/>
      <w:r>
        <w:rPr>
          <w:noProof/>
        </w:rPr>
        <w:t>Pfenninger and Staffell (2016)</w:t>
      </w:r>
      <w:r>
        <w:fldChar w:fldCharType="end"/>
      </w:r>
      <w:bookmarkEnd w:id="24"/>
      <w:r>
        <w:t xml:space="preserve"> have performed </w:t>
      </w:r>
      <w:bookmarkStart w:id="25" w:name="_Hlk38355597"/>
      <w:r>
        <w:t>randomized (tilt and azimuth angel)</w:t>
      </w:r>
      <w:bookmarkEnd w:id="25"/>
      <w:r>
        <w:t xml:space="preserve"> national-scale simulations with MERRA and SARAH data to estimate averaged capacity factors per country. Also, these data were analysed against the measured site data. To do so only countries with a least 10 available measurement sites were used.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Pr="002B03F6">
        <w:t xml:space="preserve">Figure </w:t>
      </w:r>
      <w:r w:rsidRPr="002B03F6">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3F9B0CFA">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4FEE6C30">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77777777" w:rsidR="00BB0494" w:rsidRPr="00D52280" w:rsidRDefault="00BB0494" w:rsidP="00BB0494">
                            <w:pPr>
                              <w:pStyle w:val="Beschriftung"/>
                              <w:rPr>
                                <w:noProof/>
                              </w:rPr>
                            </w:pPr>
                            <w:bookmarkStart w:id="26"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6"/>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77777777" w:rsidR="00BB0494" w:rsidRPr="00D52280" w:rsidRDefault="00BB0494" w:rsidP="00BB0494">
                      <w:pPr>
                        <w:pStyle w:val="Beschriftung"/>
                        <w:rPr>
                          <w:noProof/>
                        </w:rPr>
                      </w:pPr>
                      <w:bookmarkStart w:id="27"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7"/>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77087F8A" w14:textId="77777777" w:rsidR="00BB0494" w:rsidRDefault="00BB0494" w:rsidP="00BB0494">
      <w:pPr>
        <w:ind w:firstLine="0"/>
      </w:pPr>
      <w:r>
        <w:lastRenderedPageBreak/>
        <w:t xml:space="preserve">Currently they are working on the implementation of ERA5 dataset as a source for the GSEE. The data are projected to be available before the start of this master thesis. Therefore, the newly generated data will be used for our study. As fallback scenario the already available data are will be used. </w:t>
      </w:r>
    </w:p>
    <w:p w14:paraId="1C11BBFC" w14:textId="77777777" w:rsidR="00BB0494" w:rsidRDefault="00BB0494" w:rsidP="00BB0494">
      <w:pPr>
        <w:pStyle w:val="berschrift3"/>
      </w:pPr>
      <w:bookmarkStart w:id="28" w:name="_Toc41830557"/>
      <w:r>
        <w:t>Installed PV capacities</w:t>
      </w:r>
      <w:bookmarkEnd w:id="28"/>
    </w:p>
    <w:p w14:paraId="6F6566EB" w14:textId="77777777" w:rsidR="00BB0494" w:rsidRPr="00881D8A" w:rsidRDefault="00BB0494" w:rsidP="00BB0494">
      <w:r w:rsidRPr="00881D8A">
        <w:t>The following datasets will be used to gather the installed PV capacities for each country</w:t>
      </w:r>
      <w:r>
        <w:t xml:space="preserve"> in Europe</w:t>
      </w:r>
      <w:r w:rsidRPr="00881D8A">
        <w:t>, which is necessary to calculate the absolute PV power output:</w:t>
      </w:r>
    </w:p>
    <w:p w14:paraId="202A444D" w14:textId="77777777" w:rsidR="00BB0494" w:rsidRPr="00881D8A" w:rsidRDefault="00BB0494" w:rsidP="00BB0494">
      <w:pPr>
        <w:pStyle w:val="Listenabsatz"/>
        <w:numPr>
          <w:ilvl w:val="0"/>
          <w:numId w:val="17"/>
        </w:numPr>
      </w:pPr>
      <w:proofErr w:type="spellStart"/>
      <w:r w:rsidRPr="00881D8A">
        <w:t>EurObserv’ER</w:t>
      </w:r>
      <w:proofErr w:type="spellEnd"/>
      <w:r>
        <w:t>: Consortium that monitors the development of renewable energies in Europe</w:t>
      </w:r>
    </w:p>
    <w:p w14:paraId="108B0C6D" w14:textId="77777777" w:rsidR="00BB0494" w:rsidRPr="00997DB2" w:rsidRDefault="00BB0494" w:rsidP="00BB0494">
      <w:pPr>
        <w:pStyle w:val="Listenabsatz"/>
        <w:numPr>
          <w:ilvl w:val="0"/>
          <w:numId w:val="17"/>
        </w:numPr>
        <w:rPr>
          <w:lang w:val="de-CH"/>
        </w:rPr>
      </w:pPr>
      <w:r w:rsidRPr="00997DB2">
        <w:rPr>
          <w:lang w:val="de-CH"/>
        </w:rPr>
        <w:t xml:space="preserve">IRENA: </w:t>
      </w:r>
      <w:r w:rsidRPr="00C85042">
        <w:t>International Renewable Energy Agency</w:t>
      </w:r>
    </w:p>
    <w:p w14:paraId="41686BE4" w14:textId="77777777" w:rsidR="00BB0494" w:rsidRPr="00881D8A" w:rsidRDefault="00BB0494" w:rsidP="00BB0494">
      <w:pPr>
        <w:pStyle w:val="Listenabsatz"/>
        <w:numPr>
          <w:ilvl w:val="0"/>
          <w:numId w:val="17"/>
        </w:numPr>
      </w:pPr>
      <w:r w:rsidRPr="00881D8A">
        <w:t>ENTSO-E</w:t>
      </w:r>
      <w:r>
        <w:t xml:space="preserve">: </w:t>
      </w:r>
      <w:r w:rsidRPr="00997DB2">
        <w:t>European Network of Transmission System Operators for Electricity</w:t>
      </w:r>
    </w:p>
    <w:p w14:paraId="5DFFEFCE" w14:textId="77777777" w:rsidR="00BB0494" w:rsidRPr="00881D8A" w:rsidRDefault="00BB0494" w:rsidP="00BB0494">
      <w:pPr>
        <w:pStyle w:val="Listenabsatz"/>
        <w:numPr>
          <w:ilvl w:val="0"/>
          <w:numId w:val="17"/>
        </w:numPr>
      </w:pPr>
      <w:r w:rsidRPr="00881D8A">
        <w:t>Eurostat</w:t>
      </w:r>
      <w:r>
        <w:t xml:space="preserve">: </w:t>
      </w:r>
      <w:r w:rsidRPr="00C85042">
        <w:t>European Statistical Office</w:t>
      </w:r>
    </w:p>
    <w:p w14:paraId="3E9F93D8" w14:textId="77777777" w:rsidR="00BB0494" w:rsidRPr="00AE6380" w:rsidRDefault="00BB0494" w:rsidP="00BB0494">
      <w:pPr>
        <w:ind w:firstLine="0"/>
      </w:pPr>
      <w:r>
        <w:t xml:space="preserve">All of them provide data about current (at least yearly) installed PV capacity data within Europe. These sources were also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r w:rsidRPr="00997DB2">
        <w:rPr>
          <w:noProof/>
        </w:rPr>
        <w:t xml:space="preserve">Pfenninger and Staffell </w:t>
      </w:r>
      <w:r>
        <w:rPr>
          <w:noProof/>
        </w:rPr>
        <w:t>(</w:t>
      </w:r>
      <w:r w:rsidRPr="00997DB2">
        <w:rPr>
          <w:noProof/>
        </w:rPr>
        <w:t>2016)</w:t>
      </w:r>
      <w:r>
        <w:fldChar w:fldCharType="end"/>
      </w:r>
      <w:r>
        <w:t xml:space="preserve"> and we will analyse and further process them during work. </w:t>
      </w:r>
    </w:p>
    <w:p w14:paraId="1DC1A496" w14:textId="28D3C6FD" w:rsidR="00E86F17" w:rsidRDefault="00E86F17" w:rsidP="00E86F17"/>
    <w:p w14:paraId="5F85B019" w14:textId="26C1A745" w:rsidR="00E86F17" w:rsidRDefault="00E86F17" w:rsidP="00E86F17"/>
    <w:p w14:paraId="6E3AC307" w14:textId="77777777" w:rsidR="00E86F17" w:rsidRPr="00E86F17" w:rsidRDefault="00E86F17" w:rsidP="00E86F17"/>
    <w:p w14:paraId="5B453245" w14:textId="015B3B01" w:rsidR="00DF7C62" w:rsidRDefault="00DF7C62" w:rsidP="00DF7C62">
      <w:pPr>
        <w:pStyle w:val="berschrift2"/>
      </w:pPr>
      <w:r>
        <w:t>Method</w:t>
      </w:r>
    </w:p>
    <w:p w14:paraId="465DFBDE" w14:textId="77777777" w:rsidR="00E86F17" w:rsidRDefault="00E86F17" w:rsidP="00E86F17">
      <w:pPr>
        <w:pStyle w:val="berschrift4"/>
        <w:rPr>
          <w:rFonts w:ascii="Times New Roman" w:hAnsi="Times New Roman"/>
          <w:i w:val="0"/>
          <w:iCs w:val="0"/>
          <w:color w:val="auto"/>
          <w:sz w:val="24"/>
          <w:szCs w:val="24"/>
        </w:rPr>
      </w:pPr>
      <w:r>
        <w:rPr>
          <w:rFonts w:ascii="Times New Roman" w:hAnsi="Times New Roman"/>
          <w:i w:val="0"/>
          <w:iCs w:val="0"/>
          <w:color w:val="auto"/>
          <w:sz w:val="24"/>
          <w:szCs w:val="24"/>
        </w:rPr>
        <w:t>ERA5 d</w:t>
      </w:r>
      <w:r w:rsidRPr="00E8585C">
        <w:rPr>
          <w:rFonts w:ascii="Times New Roman" w:hAnsi="Times New Roman"/>
          <w:i w:val="0"/>
          <w:iCs w:val="0"/>
          <w:color w:val="auto"/>
          <w:sz w:val="24"/>
          <w:szCs w:val="24"/>
        </w:rPr>
        <w:t>ata pre-processing</w:t>
      </w:r>
    </w:p>
    <w:p w14:paraId="1E9440B7" w14:textId="77777777" w:rsidR="00E86F17" w:rsidRDefault="00E86F17" w:rsidP="00E86F17">
      <w:pPr>
        <w:tabs>
          <w:tab w:val="left" w:pos="1935"/>
        </w:tabs>
      </w:pPr>
      <w:r>
        <w:t xml:space="preserve">Since we investigate in weather regime which last several days, the dataset is reduced by calculating daily means of the geopotential heights. Furthermore, a 10-day lowpass filter is applied to smooth the data. </w:t>
      </w:r>
    </w:p>
    <w:p w14:paraId="38836C2C" w14:textId="77777777" w:rsidR="00E86F17" w:rsidRPr="00E7120D" w:rsidRDefault="00E86F17" w:rsidP="00E86F17">
      <w:pPr>
        <w:tabs>
          <w:tab w:val="left" w:pos="1935"/>
        </w:tabs>
        <w:jc w:val="center"/>
        <w:rPr>
          <w:color w:val="FF0000"/>
        </w:rPr>
      </w:pPr>
      <w:r>
        <w:rPr>
          <w:noProof/>
        </w:rPr>
        <w:drawing>
          <wp:inline distT="0" distB="0" distL="0" distR="0" wp14:anchorId="48BA59DD" wp14:editId="30165092">
            <wp:extent cx="3173105" cy="2115403"/>
            <wp:effectExtent l="0" t="0" r="825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4916" cy="2123277"/>
                    </a:xfrm>
                    <a:prstGeom prst="rect">
                      <a:avLst/>
                    </a:prstGeom>
                    <a:noFill/>
                    <a:ln>
                      <a:noFill/>
                    </a:ln>
                  </pic:spPr>
                </pic:pic>
              </a:graphicData>
            </a:graphic>
          </wp:inline>
        </w:drawing>
      </w:r>
    </w:p>
    <w:p w14:paraId="24D99699" w14:textId="77777777" w:rsidR="00E86F17" w:rsidRPr="00A831E7" w:rsidRDefault="00E86F17" w:rsidP="00E86F17">
      <w:pPr>
        <w:tabs>
          <w:tab w:val="left" w:pos="1935"/>
        </w:tabs>
      </w:pPr>
      <w:r>
        <w:t xml:space="preserve">The input data for our EOF analysis are standardized anomalies (EQ1) of the daily means. </w:t>
      </w:r>
    </w:p>
    <w:p w14:paraId="4A73316A" w14:textId="77777777" w:rsidR="00E86F17" w:rsidRDefault="00E86F17" w:rsidP="00E86F17">
      <w:pPr>
        <w:tabs>
          <w:tab w:val="left" w:pos="1935"/>
        </w:tabs>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r>
            <m:rPr>
              <m:sty m:val="p"/>
            </m:rPr>
            <w:br/>
          </m:r>
        </m:oMath>
      </m:oMathPara>
      <w:r>
        <w:t>where z</w:t>
      </w:r>
      <w:r w:rsidRPr="00933346">
        <w:rPr>
          <w:vertAlign w:val="subscript"/>
        </w:rPr>
        <w:t>d</w:t>
      </w:r>
      <w:r>
        <w:t xml:space="preserve"> are the daily means of the geopotential height, </w:t>
      </w:r>
      <w:proofErr w:type="spellStart"/>
      <w:r>
        <w:t>z</w:t>
      </w:r>
      <w:r w:rsidRPr="00933346">
        <w:rPr>
          <w:vertAlign w:val="subscript"/>
        </w:rPr>
        <w:t>d,mean</w:t>
      </w:r>
      <w:proofErr w:type="spellEnd"/>
      <w:r>
        <w:t xml:space="preserve"> is the climatological mean with a running window of 30 days, and </w:t>
      </w:r>
      <w:proofErr w:type="spellStart"/>
      <w:r>
        <w:t>z</w:t>
      </w:r>
      <w:r>
        <w:rPr>
          <w:vertAlign w:val="subscript"/>
        </w:rPr>
        <w:t>d,s</w:t>
      </w:r>
      <w:r w:rsidRPr="009827AA">
        <w:rPr>
          <w:vertAlign w:val="subscript"/>
        </w:rPr>
        <w:t>td</w:t>
      </w:r>
      <w:proofErr w:type="spellEnd"/>
      <w:r>
        <w:t xml:space="preserve"> is the standard deviation of the geopotential height with a running window of 30 days. The running window is defined such as the respective day acts as centre of the window. For instance, to derive the reference climatology for the 15</w:t>
      </w:r>
      <w:r w:rsidRPr="00D91B5D">
        <w:rPr>
          <w:vertAlign w:val="superscript"/>
        </w:rPr>
        <w:t>th</w:t>
      </w:r>
      <w:r>
        <w:t xml:space="preserve"> of January the mean of the first to the 30</w:t>
      </w:r>
      <w:r w:rsidRPr="00D91B5D">
        <w:rPr>
          <w:vertAlign w:val="superscript"/>
        </w:rPr>
        <w:t>th</w:t>
      </w:r>
      <w:r>
        <w:t xml:space="preserve"> January is calculated for every year. This results in 41 means since our dataset covers 41 years. These 41 means are </w:t>
      </w:r>
      <w:r>
        <w:lastRenderedPageBreak/>
        <w:t>taken to calculate a mean again, so that we finally have one reference climatology for the 15</w:t>
      </w:r>
      <w:r w:rsidRPr="00D91B5D">
        <w:rPr>
          <w:vertAlign w:val="superscript"/>
        </w:rPr>
        <w:t>th</w:t>
      </w:r>
      <w:r>
        <w:t xml:space="preserve"> of January. This is done analogous for every day of the year, which yields in 366 sperate reference climatology and standard deviations. The standardized anomaly is used because we want to define weather regimes year around. Since the standardized anomaly includes normalization with the standard deviation, the amplitude in the anomaly caused by the seasonal cycle is removed (GRAMS) prior to the weather regime classification. We here use 30-days for our reference climatology and standard deviation calculation which differs to other studies. Often, investigations are only made for weather regime in winter where a correction for the seasonality is not needed (REF). Others (GRAMS) are using 90-day but since our interest focus on multiday timescale this is rather long and increase the probability that the signal of the seasonal cycle is included. </w:t>
      </w:r>
    </w:p>
    <w:p w14:paraId="403B9470" w14:textId="77777777" w:rsidR="00E86F17" w:rsidRDefault="00E86F17" w:rsidP="00E86F17">
      <w:pPr>
        <w:spacing w:after="160" w:line="259" w:lineRule="auto"/>
        <w:ind w:firstLine="0"/>
        <w:jc w:val="left"/>
      </w:pPr>
      <w:r>
        <w:t>EVTL PICTURES WITH COMPARISON</w:t>
      </w:r>
      <w:r>
        <w:br w:type="page"/>
      </w:r>
    </w:p>
    <w:p w14:paraId="23F342FF" w14:textId="77777777" w:rsidR="00E86F17" w:rsidRPr="00E86F17" w:rsidRDefault="00E86F17" w:rsidP="00E86F17"/>
    <w:p w14:paraId="08A66BEB" w14:textId="77777777" w:rsidR="00DF7C62" w:rsidRPr="006154F9" w:rsidRDefault="00DF7C62" w:rsidP="00DF7C62">
      <w:pPr>
        <w:pStyle w:val="berschrift3"/>
      </w:pPr>
      <w:r>
        <w:t>Weather regime classification</w:t>
      </w:r>
    </w:p>
    <w:p w14:paraId="524CEC4C" w14:textId="215B288B" w:rsidR="00220BD8" w:rsidRDefault="00734229" w:rsidP="00203817">
      <w:r>
        <w:t>The EOF analysis</w:t>
      </w:r>
      <w:r w:rsidR="00E96670">
        <w:t xml:space="preserve"> on the standardized anomalies</w:t>
      </w:r>
      <w:r>
        <w:t xml:space="preserve"> is performed with</w:t>
      </w:r>
      <w:r w:rsidR="00E96670">
        <w:t xml:space="preserve"> the</w:t>
      </w:r>
      <w:r>
        <w:t xml:space="preserve"> </w:t>
      </w:r>
      <w:proofErr w:type="spellStart"/>
      <w:r w:rsidR="00E96670">
        <w:t>eofs</w:t>
      </w:r>
      <w:proofErr w:type="spellEnd"/>
      <w:r>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6A692C">
        <w:t>The resulting first 1</w:t>
      </w:r>
      <w:r w:rsidR="005649BE">
        <w:t>6</w:t>
      </w:r>
      <w:r w:rsidR="006A692C">
        <w:t xml:space="preserve"> principle components which explained ~90% of the variance are used to cluster the data into weather regimes.</w:t>
      </w:r>
      <w:r w:rsidR="009D1889">
        <w:t xml:space="preserve"> We use the clustering method k-means which is implemented in th</w:t>
      </w:r>
      <w:r w:rsidR="006A692C">
        <w:t xml:space="preserve">e python package </w:t>
      </w:r>
      <w:proofErr w:type="spellStart"/>
      <w:r w:rsidR="006A692C" w:rsidRPr="006A692C">
        <w:t>sklearn</w:t>
      </w:r>
      <w:r w:rsidR="00986EB0">
        <w:t>.cluster</w:t>
      </w:r>
      <w:proofErr w:type="spellEnd"/>
      <w:r w:rsidR="00986EB0">
        <w:t xml:space="preserve"> </w:t>
      </w:r>
      <w:r w:rsidR="006A692C">
        <w:t xml:space="preserve">by </w:t>
      </w:r>
      <w:r w:rsidR="006A692C">
        <w:fldChar w:fldCharType="begin" w:fldLock="1"/>
      </w:r>
      <w:r w:rsidR="00986EB0">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operties":{"noteIndex":0},"schema":"https://github.com/citation-style-language/schema/raw/master/csl-citation.json"}</w:instrText>
      </w:r>
      <w:r w:rsidR="006A692C">
        <w:fldChar w:fldCharType="separate"/>
      </w:r>
      <w:r w:rsidR="006A692C" w:rsidRPr="006A692C">
        <w:rPr>
          <w:noProof/>
        </w:rPr>
        <w:t xml:space="preserve">Pedregosa </w:t>
      </w:r>
      <w:r w:rsidR="006A692C" w:rsidRPr="006A692C">
        <w:rPr>
          <w:i/>
          <w:noProof/>
        </w:rPr>
        <w:t>et al.</w:t>
      </w:r>
      <w:r w:rsidR="006A692C" w:rsidRPr="006A692C">
        <w:rPr>
          <w:noProof/>
        </w:rPr>
        <w:t xml:space="preserve"> </w:t>
      </w:r>
      <w:r w:rsidR="00986EB0">
        <w:rPr>
          <w:noProof/>
        </w:rPr>
        <w:t>(</w:t>
      </w:r>
      <w:r w:rsidR="006A692C" w:rsidRPr="006A692C">
        <w:rPr>
          <w:noProof/>
        </w:rPr>
        <w:t>2011)</w:t>
      </w:r>
      <w:r w:rsidR="006A692C">
        <w:fldChar w:fldCharType="end"/>
      </w:r>
      <w:r w:rsidR="009D1889">
        <w:t>.</w:t>
      </w:r>
      <w:r w:rsidR="00AC1C95">
        <w:t xml:space="preserve"> </w:t>
      </w:r>
      <w:r w:rsidR="00DF7C62">
        <w:t>According to GRAMS the optimal number of clusters to define weather regime year around is seven which seems to be plausible by a simple check with the elbow</w:t>
      </w:r>
      <w:r w:rsidR="00AC5FAB">
        <w:t xml:space="preserve"> and silhouette</w:t>
      </w:r>
      <w:r w:rsidR="00DF7C62">
        <w:t xml:space="preserve"> method:</w:t>
      </w:r>
    </w:p>
    <w:p w14:paraId="65A79BDF" w14:textId="57AB13F1" w:rsidR="00DF7C62" w:rsidRDefault="00DF7C62" w:rsidP="00203817">
      <w:r>
        <w:t>EVTL. BILD</w:t>
      </w:r>
    </w:p>
    <w:p w14:paraId="1056D6DF" w14:textId="7EBA503E" w:rsidR="00DF7C62" w:rsidRDefault="00A807C1" w:rsidP="00203817">
      <w:r>
        <w:t xml:space="preserve">Additionally, we sort all days out where </w:t>
      </w:r>
      <w:r w:rsidRPr="00A807C1">
        <w:t>the weather regime is not the same for at least 3 days in a row</w:t>
      </w:r>
      <w:r>
        <w:t xml:space="preserve"> and assign these days to separate weather regime hereafter called “no-regime”. </w:t>
      </w:r>
    </w:p>
    <w:p w14:paraId="6BDCCBF6" w14:textId="6EFC5FD1" w:rsidR="00DF7C62" w:rsidRDefault="003C233A" w:rsidP="0080390B">
      <w:pPr>
        <w:pStyle w:val="berschrift3"/>
      </w:pPr>
      <w:r>
        <w:t>Capacity</w:t>
      </w:r>
      <w:r w:rsidR="0080390B">
        <w:t xml:space="preserve"> factors</w:t>
      </w:r>
    </w:p>
    <w:p w14:paraId="09432944" w14:textId="37B36932" w:rsidR="003C233A" w:rsidRPr="003C233A" w:rsidRDefault="00E86F17" w:rsidP="003C233A">
      <w:r>
        <w:t xml:space="preserve">Since we now have a attribution for every day of our dataset to a specific WR, we can </w:t>
      </w:r>
    </w:p>
    <w:p w14:paraId="0B110621" w14:textId="5440F8B4" w:rsidR="00133CB5" w:rsidRDefault="00133CB5">
      <w:pPr>
        <w:spacing w:after="160" w:line="259" w:lineRule="auto"/>
        <w:ind w:firstLine="0"/>
        <w:jc w:val="left"/>
      </w:pPr>
      <w:r>
        <w:br w:type="page"/>
      </w:r>
    </w:p>
    <w:p w14:paraId="365BCA0F" w14:textId="7A636E3F" w:rsidR="00133CB5" w:rsidRDefault="00133CB5">
      <w:pPr>
        <w:spacing w:after="160" w:line="259" w:lineRule="auto"/>
        <w:ind w:firstLine="0"/>
        <w:jc w:val="left"/>
      </w:pPr>
      <w:r>
        <w:lastRenderedPageBreak/>
        <w:br w:type="page"/>
      </w:r>
    </w:p>
    <w:p w14:paraId="53896E0E" w14:textId="5A500300" w:rsidR="00133CB5" w:rsidRDefault="00133CB5">
      <w:pPr>
        <w:spacing w:after="160" w:line="259" w:lineRule="auto"/>
        <w:ind w:firstLine="0"/>
        <w:jc w:val="left"/>
      </w:pPr>
      <w:r>
        <w:lastRenderedPageBreak/>
        <w:br w:type="page"/>
      </w:r>
    </w:p>
    <w:p w14:paraId="4A8FF0C4" w14:textId="77777777" w:rsidR="00220BD8" w:rsidRDefault="00220BD8" w:rsidP="00203817"/>
    <w:p w14:paraId="4D7D6F1F" w14:textId="601CE249" w:rsidR="00220BD8" w:rsidRDefault="00220BD8" w:rsidP="00203817"/>
    <w:p w14:paraId="4F21E52F" w14:textId="77777777" w:rsidR="00220BD8" w:rsidRDefault="00220BD8" w:rsidP="00203817"/>
    <w:p w14:paraId="6F7D35D4" w14:textId="77777777" w:rsidR="00F558DD" w:rsidRDefault="00F558DD" w:rsidP="00F558DD">
      <w:r>
        <w:t>We will use the 500hPa geopotential height and surface downward solar radiation variables from ERA5 dataset. Before the EOF analyses</w:t>
      </w:r>
      <w:r w:rsidR="00547085">
        <w:t xml:space="preserve"> and k-mean clustering</w:t>
      </w:r>
      <w:r>
        <w:t xml:space="preserve"> will be performed</w:t>
      </w:r>
      <w:r w:rsidR="00993A52">
        <w:t>,</w:t>
      </w:r>
      <w:r>
        <w:t xml:space="preserve"> there is a need of preparing the data. The major reason to do so is that we want to understand the multiday variability and not diurnal or seasonal variability. Therefore, we will follow a similar approach lik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9" w:name="__Fieldmark__758_3718023903"/>
      <w:r>
        <w:rPr>
          <w:noProof/>
        </w:rPr>
        <w:t xml:space="preserve">Grams </w:t>
      </w:r>
      <w:r>
        <w:rPr>
          <w:i/>
          <w:noProof/>
        </w:rPr>
        <w:t>et al.</w:t>
      </w:r>
      <w:r>
        <w:rPr>
          <w:noProof/>
        </w:rPr>
        <w:t xml:space="preserve"> (2017)</w:t>
      </w:r>
      <w:r>
        <w:fldChar w:fldCharType="end"/>
      </w:r>
      <w:bookmarkEnd w:id="29"/>
      <w:r>
        <w:t xml:space="preserve"> and adjust it were needed. This includes:</w:t>
      </w:r>
    </w:p>
    <w:p w14:paraId="3186E95F" w14:textId="77777777" w:rsidR="00F558DD" w:rsidRDefault="00F558DD" w:rsidP="00F558DD">
      <w:pPr>
        <w:pStyle w:val="Listenabsatz"/>
        <w:numPr>
          <w:ilvl w:val="0"/>
          <w:numId w:val="16"/>
        </w:numPr>
      </w:pPr>
      <w:r>
        <w:t xml:space="preserve">Separating seasons and calculating anomalies: Instead of absolute numbers we will calculate anomalies by using a </w:t>
      </w:r>
      <w:bookmarkStart w:id="30" w:name="_Hlk38355151"/>
      <w:r>
        <w:t xml:space="preserve">running mean </w:t>
      </w:r>
      <w:bookmarkEnd w:id="30"/>
      <w:r>
        <w:t xml:space="preserve">as reference climatology. </w:t>
      </w:r>
      <w:r w:rsidRPr="00FA6560">
        <w:t>We</w:t>
      </w:r>
      <w:r>
        <w:t xml:space="preserve"> will</w:t>
      </w:r>
      <w:r w:rsidRPr="00FA6560">
        <w:t xml:space="preserve"> begin with a simple 90 day running mean</w:t>
      </w:r>
      <w:r>
        <w:t>,</w:t>
      </w:r>
      <w:r w:rsidRPr="00FA6560">
        <w:t xml:space="preserve"> </w:t>
      </w:r>
      <w:r>
        <w:t>similar to</w:t>
      </w:r>
      <w:r w:rsidRPr="00FA6560">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1" w:name="__Fieldmark__793_3718023903"/>
      <w:r>
        <w:rPr>
          <w:noProof/>
        </w:rPr>
        <w:t xml:space="preserve">Grams </w:t>
      </w:r>
      <w:r>
        <w:rPr>
          <w:i/>
          <w:noProof/>
        </w:rPr>
        <w:t>et al.</w:t>
      </w:r>
      <w:r>
        <w:rPr>
          <w:noProof/>
        </w:rPr>
        <w:t xml:space="preserve"> (2017)</w:t>
      </w:r>
      <w:r>
        <w:fldChar w:fldCharType="end"/>
      </w:r>
      <w:bookmarkEnd w:id="31"/>
      <w:r w:rsidRPr="00FA6560">
        <w:t xml:space="preserve"> </w:t>
      </w:r>
      <w:r>
        <w:t>a</w:t>
      </w:r>
      <w:r w:rsidRPr="00FA6560">
        <w:t>nd potentially refine the filtering afterwards</w:t>
      </w:r>
      <w:r>
        <w:t>.</w:t>
      </w:r>
    </w:p>
    <w:p w14:paraId="1FB3B5F5" w14:textId="77777777" w:rsidR="00F558DD" w:rsidRDefault="00F558DD" w:rsidP="00F558DD">
      <w:pPr>
        <w:pStyle w:val="Listenabsatz"/>
        <w:numPr>
          <w:ilvl w:val="0"/>
          <w:numId w:val="16"/>
        </w:numPr>
      </w:pPr>
      <w:r>
        <w:t xml:space="preserve">To ensure that the daily cycle does not dominate our EOF analyses, we need to filter the data beforehand.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2" w:name="__Fieldmark__809_3718023903"/>
      <w:r>
        <w:rPr>
          <w:noProof/>
        </w:rPr>
        <w:t xml:space="preserve">Grams </w:t>
      </w:r>
      <w:r>
        <w:rPr>
          <w:i/>
          <w:noProof/>
        </w:rPr>
        <w:t>et al.</w:t>
      </w:r>
      <w:r>
        <w:rPr>
          <w:noProof/>
        </w:rPr>
        <w:t xml:space="preserve"> (2017)</w:t>
      </w:r>
      <w:r>
        <w:fldChar w:fldCharType="end"/>
      </w:r>
      <w:bookmarkEnd w:id="32"/>
      <w:r>
        <w:t xml:space="preserve"> used a 10-day low pass filter and we will take this again as basis but will finally define our filter and its criterion during work with the data.</w:t>
      </w:r>
    </w:p>
    <w:p w14:paraId="76FA518D" w14:textId="77777777" w:rsidR="00BB0494" w:rsidRDefault="00BB0494">
      <w:pPr>
        <w:spacing w:after="160" w:line="259" w:lineRule="auto"/>
        <w:ind w:firstLine="0"/>
        <w:jc w:val="left"/>
        <w:rPr>
          <w:rFonts w:eastAsiaTheme="majorEastAsia" w:cstheme="majorBidi"/>
          <w:b/>
          <w:sz w:val="24"/>
          <w:szCs w:val="26"/>
        </w:rPr>
      </w:pPr>
      <w:bookmarkStart w:id="33" w:name="_Toc41830558"/>
      <w:r>
        <w:br w:type="page"/>
      </w:r>
    </w:p>
    <w:p w14:paraId="26A47228" w14:textId="75025EC3" w:rsidR="00463276" w:rsidRDefault="00463276" w:rsidP="006154F9">
      <w:pPr>
        <w:pStyle w:val="berschrift2"/>
      </w:pPr>
      <w:r>
        <w:lastRenderedPageBreak/>
        <w:t>M</w:t>
      </w:r>
      <w:r w:rsidR="00417F8B">
        <w:t>ethod</w:t>
      </w:r>
      <w:bookmarkEnd w:id="33"/>
    </w:p>
    <w:p w14:paraId="0DBC2201" w14:textId="77777777" w:rsidR="006154F9" w:rsidRPr="006154F9" w:rsidRDefault="005C5E0A" w:rsidP="006154F9">
      <w:pPr>
        <w:pStyle w:val="berschrift3"/>
      </w:pPr>
      <w:bookmarkStart w:id="34" w:name="_Toc41830559"/>
      <w:r>
        <w:t>Weather regime classification</w:t>
      </w:r>
      <w:bookmarkEnd w:id="34"/>
    </w:p>
    <w:p w14:paraId="0571400E" w14:textId="77777777" w:rsidR="006154F9" w:rsidRDefault="006154F9" w:rsidP="006154F9">
      <w:r w:rsidRPr="009D240E">
        <w:t xml:space="preserve">Our study will use the 500hPa geopotential height and surface downward solar radiation variables from ERA5 in the </w:t>
      </w:r>
      <w:bookmarkStart w:id="35" w:name="_Hlk38354990"/>
      <w:r w:rsidRPr="009D240E">
        <w:t xml:space="preserve">domain 80°W to 40°E, 30°N to 90°N. The domain is chosen according to </w:t>
      </w:r>
      <w:r w:rsidRPr="009D240E">
        <w:fldChar w:fldCharType="begin" w:fldLock="1"/>
      </w:r>
      <w:r w:rsidR="00BA094B"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9D240E">
        <w:fldChar w:fldCharType="separate"/>
      </w:r>
      <w:r w:rsidRPr="009D240E">
        <w:rPr>
          <w:noProof/>
        </w:rPr>
        <w:t xml:space="preserve">Grams </w:t>
      </w:r>
      <w:r w:rsidRPr="009D240E">
        <w:rPr>
          <w:i/>
          <w:noProof/>
        </w:rPr>
        <w:t>et al.</w:t>
      </w:r>
      <w:r w:rsidRPr="009D240E">
        <w:rPr>
          <w:noProof/>
        </w:rPr>
        <w:t xml:space="preserve"> (2017)</w:t>
      </w:r>
      <w:r w:rsidRPr="009D240E">
        <w:fldChar w:fldCharType="end"/>
      </w:r>
      <w:r w:rsidRPr="009D240E">
        <w:t xml:space="preserve"> for easy comparison, and </w:t>
      </w:r>
      <w:r>
        <w:t xml:space="preserve">is also reasonable for our meteorological field investigates since it captures the large scale circulation that affects Europe. </w:t>
      </w:r>
      <w:bookmarkEnd w:id="35"/>
      <w:r>
        <w:t xml:space="preserve">We will perform EOF analyses on these two variables and with the capacity factors from the simulation by </w:t>
      </w:r>
      <w:proofErr w:type="spellStart"/>
      <w:r>
        <w:t>renewables.ninja</w:t>
      </w:r>
      <w:proofErr w:type="spellEnd"/>
      <w:r>
        <w:t>.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The input parameter for the EOF analysis with the fewest resulting modes, which explain the highest percentage of the variability, will be used to further work with. This is just a first criterion which can be used, the final decision will be taken during the work because it depends on the results and its analysis.</w:t>
      </w:r>
    </w:p>
    <w:p w14:paraId="64B31BB2" w14:textId="0AE22281" w:rsidR="006154F9" w:rsidRPr="006154F9" w:rsidRDefault="0081218E" w:rsidP="006154F9">
      <w:r>
        <w:t>The generated subspace</w:t>
      </w:r>
      <w:r w:rsidR="004B6712">
        <w:t xml:space="preserve"> spanned by the leading EOFs</w:t>
      </w:r>
      <w:r>
        <w:t xml:space="preserve"> will</w:t>
      </w:r>
      <w:r w:rsidR="004B6712">
        <w:t xml:space="preserve"> be</w:t>
      </w:r>
      <w:r>
        <w:t xml:space="preserve"> used to group the data with the k-mean clustering method.</w:t>
      </w:r>
      <w:r w:rsidR="00F80309">
        <w:t xml:space="preserve"> It is commonly used to classify weather regime with </w:t>
      </w:r>
      <w:r w:rsidR="00583179">
        <w:t>this</w:t>
      </w:r>
      <w:r w:rsidR="00F80309">
        <w:t xml:space="preserve"> method </w:t>
      </w:r>
      <w:r w:rsidR="00724FE8">
        <w:fldChar w:fldCharType="begin" w:fldLock="1"/>
      </w:r>
      <w:r w:rsidR="00E96670">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00724FE8">
        <w:fldChar w:fldCharType="separate"/>
      </w:r>
      <w:r w:rsidR="00383405" w:rsidRPr="00383405">
        <w:rPr>
          <w:noProof/>
        </w:rPr>
        <w:t>(Michelangeli, Vautard and Legras, 1995; Cassou, 2008)</w:t>
      </w:r>
      <w:r w:rsidR="00724FE8">
        <w:fldChar w:fldCharType="end"/>
      </w:r>
      <w:r w:rsidR="00F93656">
        <w:t xml:space="preserve"> and we will make use of this approach as well.</w:t>
      </w:r>
      <w:r w:rsidR="00F80309">
        <w:t xml:space="preserve"> </w:t>
      </w:r>
      <w:r w:rsidR="004B6712">
        <w:t>Clustering</w:t>
      </w:r>
      <w:r w:rsidR="00F93656">
        <w:t xml:space="preserve"> our</w:t>
      </w:r>
      <w:r w:rsidR="009736B7">
        <w:t xml:space="preserve"> radiation and geopotential height EOF analysis result</w:t>
      </w:r>
      <w:r w:rsidR="00F93656">
        <w:t>s,</w:t>
      </w:r>
      <w:r w:rsidR="009736B7">
        <w:t xml:space="preserve"> will yield in weather and radiation regimes. For simplification we will use hereafter just the term weather regime even if it includes the radiation analysis as well. </w:t>
      </w:r>
      <w:r w:rsidR="00F80309">
        <w:t>Generally,</w:t>
      </w:r>
      <w:r>
        <w:t xml:space="preserve"> </w:t>
      </w:r>
      <w:r w:rsidR="00F80309">
        <w:t>c</w:t>
      </w:r>
      <w:r w:rsidR="009D240E" w:rsidRPr="0081218E">
        <w:t>lustering</w:t>
      </w:r>
      <w:r>
        <w:t xml:space="preserve"> techniques are</w:t>
      </w:r>
      <w:r w:rsidR="009D240E" w:rsidRPr="0081218E">
        <w:t xml:space="preserve"> used to group data with similar </w:t>
      </w:r>
      <w:r w:rsidR="000213BC" w:rsidRPr="0081218E">
        <w:t>characteristics</w:t>
      </w:r>
      <w:r w:rsidR="00F53631" w:rsidRPr="0081218E">
        <w:t xml:space="preserve"> </w:t>
      </w:r>
      <w:r>
        <w:t>by</w:t>
      </w:r>
      <w:r w:rsidR="00F53631" w:rsidRPr="0081218E">
        <w:t xml:space="preserve"> minimiz</w:t>
      </w:r>
      <w:r>
        <w:t>ing</w:t>
      </w:r>
      <w:r w:rsidR="00F53631" w:rsidRPr="0081218E">
        <w:t xml:space="preserve"> the variance within th</w:t>
      </w:r>
      <w:r>
        <w:t xml:space="preserve">e </w:t>
      </w:r>
      <w:r w:rsidR="00F80309">
        <w:t>clusters</w:t>
      </w:r>
      <w:r w:rsidR="009D240E" w:rsidRPr="0081218E">
        <w:t>.</w:t>
      </w:r>
      <w:r w:rsidR="00F80309">
        <w:t xml:space="preserve"> </w:t>
      </w:r>
      <w:r w:rsidR="009736B7">
        <w:t xml:space="preserve">The difficulty lies in the definition of the number of clusters. There are several </w:t>
      </w:r>
      <w:r w:rsidR="00267B7C">
        <w:t>methods</w:t>
      </w:r>
      <w:r w:rsidR="009736B7">
        <w:t xml:space="preserve"> to find the most suitable number of clusters</w:t>
      </w:r>
      <w:r w:rsidR="00FA31CC">
        <w:t xml:space="preserve">, which </w:t>
      </w:r>
      <w:r w:rsidR="00E80A5E">
        <w:t>will be</w:t>
      </w:r>
      <w:r w:rsidR="00FA31CC">
        <w:t xml:space="preserve"> evaluate</w:t>
      </w:r>
      <w:r w:rsidR="00E80A5E">
        <w:t>d</w:t>
      </w:r>
      <w:r w:rsidR="00FA31CC">
        <w:t xml:space="preserve"> during our work</w:t>
      </w:r>
      <w:r w:rsidR="00267B7C">
        <w:t xml:space="preserve">. For </w:t>
      </w:r>
      <w:r w:rsidR="00FA31CC">
        <w:t xml:space="preserve">the </w:t>
      </w:r>
      <w:r w:rsidR="00267B7C">
        <w:t xml:space="preserve">Euro-Atlantic </w:t>
      </w:r>
      <w:r w:rsidR="00FA31CC">
        <w:t>region</w:t>
      </w:r>
      <w:r w:rsidR="00267B7C">
        <w:t xml:space="preserve"> often four clusters are used </w:t>
      </w:r>
      <w:r w:rsidR="00E15D8D">
        <w:t xml:space="preserve">to define the weather regimes </w:t>
      </w:r>
      <w:r w:rsidR="00583179">
        <w:fldChar w:fldCharType="begin" w:fldLock="1"/>
      </w:r>
      <w:r w:rsidR="00E966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583179">
        <w:fldChar w:fldCharType="separate"/>
      </w:r>
      <w:r w:rsidR="00583179" w:rsidRPr="00583179">
        <w:rPr>
          <w:noProof/>
        </w:rPr>
        <w:t xml:space="preserve">(Michelangeli, Vautard and Legras, 1995; Cassou, 2008; Van Der Wiel </w:t>
      </w:r>
      <w:r w:rsidR="00583179" w:rsidRPr="00583179">
        <w:rPr>
          <w:i/>
          <w:noProof/>
        </w:rPr>
        <w:t>et al.</w:t>
      </w:r>
      <w:r w:rsidR="00583179" w:rsidRPr="00583179">
        <w:rPr>
          <w:noProof/>
        </w:rPr>
        <w:t>, 2019)</w:t>
      </w:r>
      <w:r w:rsidR="00583179">
        <w:fldChar w:fldCharType="end"/>
      </w:r>
      <w:r w:rsidR="00267B7C">
        <w:t xml:space="preserve">. </w:t>
      </w:r>
      <w:r w:rsidR="00267B7C">
        <w:fldChar w:fldCharType="begin" w:fldLock="1"/>
      </w:r>
      <w:r w:rsidR="00997DB2">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267B7C">
        <w:fldChar w:fldCharType="separate"/>
      </w:r>
      <w:r w:rsidR="00267B7C" w:rsidRPr="00267B7C">
        <w:rPr>
          <w:noProof/>
        </w:rPr>
        <w:t xml:space="preserve">Grams </w:t>
      </w:r>
      <w:r w:rsidR="00267B7C" w:rsidRPr="00267B7C">
        <w:rPr>
          <w:i/>
          <w:noProof/>
        </w:rPr>
        <w:t>et al.</w:t>
      </w:r>
      <w:r w:rsidR="00267B7C" w:rsidRPr="00267B7C">
        <w:rPr>
          <w:noProof/>
        </w:rPr>
        <w:t xml:space="preserve"> </w:t>
      </w:r>
      <w:r w:rsidR="00267B7C">
        <w:rPr>
          <w:noProof/>
        </w:rPr>
        <w:t>(</w:t>
      </w:r>
      <w:r w:rsidR="00267B7C" w:rsidRPr="00267B7C">
        <w:rPr>
          <w:noProof/>
        </w:rPr>
        <w:t>2017)</w:t>
      </w:r>
      <w:r w:rsidR="00267B7C">
        <w:fldChar w:fldCharType="end"/>
      </w:r>
      <w:r w:rsidR="00267B7C">
        <w:t xml:space="preserve"> </w:t>
      </w:r>
      <w:r w:rsidR="00FA31CC">
        <w:t xml:space="preserve">used 7 clusters in his study and therefore ended up with 7 weather </w:t>
      </w:r>
      <w:r w:rsidR="002731CA">
        <w:t>regimes</w:t>
      </w:r>
      <w:r w:rsidR="007C4086">
        <w:t xml:space="preserve">. </w:t>
      </w:r>
      <w:r w:rsidR="00345E59">
        <w:t xml:space="preserve">For easy comparison we may use the same number of </w:t>
      </w:r>
      <w:r w:rsidR="00425A8E">
        <w:t>clusters,</w:t>
      </w:r>
      <w:r w:rsidR="00345E59">
        <w:t xml:space="preserve"> but </w:t>
      </w:r>
      <w:r w:rsidR="00750688">
        <w:t>other approaches are feasible and will be evaluated</w:t>
      </w:r>
      <w:r w:rsidR="00E80A5E">
        <w:t xml:space="preserve"> during work with the data</w:t>
      </w:r>
      <w:r w:rsidR="00750688">
        <w:t>.</w:t>
      </w:r>
      <w:r w:rsidR="00425A8E">
        <w:t xml:space="preserve"> Finally, we will have the information which weather regime prevails on which </w:t>
      </w:r>
      <w:r w:rsidR="00AF5656">
        <w:t>time period</w:t>
      </w:r>
      <w:r w:rsidR="00425A8E">
        <w:t xml:space="preserve">. </w:t>
      </w:r>
      <w:r w:rsidR="00505540">
        <w:t xml:space="preserve">As soon as we have this attribution, we can assign capacity factors to the corresponding </w:t>
      </w:r>
      <w:r w:rsidR="00374B4C">
        <w:t>weather regimes</w:t>
      </w:r>
      <w:r w:rsidR="00505540">
        <w:t xml:space="preserve"> for further analysis</w:t>
      </w:r>
      <w:r w:rsidR="00E80A5E">
        <w:t>.</w:t>
      </w:r>
    </w:p>
    <w:p w14:paraId="463A67DC" w14:textId="77777777" w:rsidR="00013880" w:rsidRDefault="005C5E0A" w:rsidP="00013880">
      <w:pPr>
        <w:pStyle w:val="berschrift3"/>
      </w:pPr>
      <w:bookmarkStart w:id="36" w:name="_Toc41830560"/>
      <w:r>
        <w:t>Capacity facto</w:t>
      </w:r>
      <w:r w:rsidR="003B1457">
        <w:t>r</w:t>
      </w:r>
      <w:r>
        <w:t xml:space="preserve"> estimates</w:t>
      </w:r>
      <w:bookmarkEnd w:id="36"/>
    </w:p>
    <w:p w14:paraId="49AF47DA" w14:textId="77777777" w:rsidR="00F92AA9" w:rsidRDefault="00F92AA9" w:rsidP="00F92AA9">
      <w:r>
        <w:t xml:space="preserve">We will consider two possible approaches to use the data provided by </w:t>
      </w:r>
      <w:proofErr w:type="spellStart"/>
      <w:r>
        <w:t>renewables.ninja</w:t>
      </w:r>
      <w:proofErr w:type="spellEnd"/>
      <w:r>
        <w:t xml:space="preserve">. The first is based on national aggregated capacity factors 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7" w:name="__Fieldmark__1245_3718023903"/>
      <w:r>
        <w:rPr>
          <w:noProof/>
        </w:rPr>
        <w:t xml:space="preserve">Grams </w:t>
      </w:r>
      <w:r>
        <w:rPr>
          <w:i/>
          <w:noProof/>
        </w:rPr>
        <w:t>et al.</w:t>
      </w:r>
      <w:r>
        <w:rPr>
          <w:noProof/>
        </w:rPr>
        <w:t xml:space="preserve"> (2017)</w:t>
      </w:r>
      <w:r>
        <w:fldChar w:fldCharType="end"/>
      </w:r>
      <w:bookmarkEnd w:id="37"/>
      <w:r>
        <w:t>. The advantage of this dataset is the included bias correction</w:t>
      </w:r>
      <w:r w:rsidR="000C062C">
        <w:t xml:space="preserve"> described above</w:t>
      </w:r>
      <w:r>
        <w:t xml:space="preserve">. But one must consider that this is strongly depended on the amount and position of measurement sites in a country. For example, for Spain they only have 14 available measurement sites </w:t>
      </w:r>
      <w:r w:rsidR="005C276F">
        <w:t>that</w:t>
      </w:r>
      <w:r>
        <w:t xml:space="preserve"> are mostly located at the north</w:t>
      </w:r>
      <w:r w:rsidR="005C276F">
        <w:t>ern</w:t>
      </w:r>
      <w:r>
        <w:t xml:space="preserve"> coast. This leads to a statistically unrepresentative sampl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38" w:name="__Fieldmark__1286_3718023903"/>
      <w:r w:rsidR="00BF2D26" w:rsidRPr="00BF2D26">
        <w:rPr>
          <w:noProof/>
        </w:rPr>
        <w:t>(Pfenninger and Staffell, 2016)</w:t>
      </w:r>
      <w:r>
        <w:fldChar w:fldCharType="end"/>
      </w:r>
      <w:bookmarkEnd w:id="38"/>
      <w:r>
        <w:t xml:space="preserve">. Nevertheless, a further advantage of this approach is that we would be in line with the study of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9" w:name="__Fieldmark__1294_3718023903"/>
      <w:r>
        <w:rPr>
          <w:noProof/>
        </w:rPr>
        <w:t xml:space="preserve">Grams </w:t>
      </w:r>
      <w:r>
        <w:rPr>
          <w:i/>
          <w:noProof/>
        </w:rPr>
        <w:t>et al.</w:t>
      </w:r>
      <w:r>
        <w:rPr>
          <w:noProof/>
        </w:rPr>
        <w:t xml:space="preserve"> (2017)</w:t>
      </w:r>
      <w:r>
        <w:fldChar w:fldCharType="end"/>
      </w:r>
      <w:bookmarkEnd w:id="39"/>
      <w:r>
        <w:t xml:space="preserve"> which makes further comparison or combination analyses of wind and solar power output variability easier. </w:t>
      </w:r>
    </w:p>
    <w:p w14:paraId="6464435F" w14:textId="77777777" w:rsidR="00F92AA9" w:rsidRDefault="00F92AA9" w:rsidP="00F92AA9">
      <w:r>
        <w:t>The second approach is based on using the GSEE with the ERA5 dataset to calculate the capacity factors for each ERA5 grid cell by our own. One advantage of this approach is data consistency</w:t>
      </w:r>
      <w:r w:rsidR="005C276F">
        <w:t>,</w:t>
      </w:r>
      <w:r>
        <w:t xml:space="preserve"> since we are doing the </w:t>
      </w:r>
      <w:r w:rsidR="00CC3B1C">
        <w:t>weather regime definitions</w:t>
      </w:r>
      <w:r>
        <w:t xml:space="preserve"> based on the ERA5 dataset as well. But this will also be the case </w:t>
      </w:r>
      <w:r>
        <w:lastRenderedPageBreak/>
        <w:t xml:space="preserve">if the implementation of ERA5 into </w:t>
      </w:r>
      <w:proofErr w:type="spellStart"/>
      <w:r>
        <w:t>renewable</w:t>
      </w:r>
      <w:r w:rsidR="004D08D1">
        <w:t>s</w:t>
      </w:r>
      <w:r>
        <w:t>.ninja</w:t>
      </w:r>
      <w:proofErr w:type="spellEnd"/>
      <w:r>
        <w:t xml:space="preserve"> will be published in time. Furthermore, we can specify the size of the regions </w:t>
      </w:r>
      <w:r w:rsidR="00550C80">
        <w:t>for</w:t>
      </w:r>
      <w:r>
        <w:t xml:space="preserve"> further use </w:t>
      </w:r>
      <w:r w:rsidR="00550C80">
        <w:t>in</w:t>
      </w:r>
      <w:r>
        <w:t xml:space="preserve"> our analysis. In other words, we could replace capacity factor per country with capacity factor per region of interest with only the grid resolution of ERA5 as constrain. Especially</w:t>
      </w:r>
      <w:r w:rsidR="00550C80">
        <w:t>,</w:t>
      </w:r>
      <w:r>
        <w:t xml:space="preserve"> for </w:t>
      </w:r>
      <w:r w:rsidR="00550C80">
        <w:t>large</w:t>
      </w:r>
      <w:r>
        <w:t xml:space="preserve"> countries like Germany</w:t>
      </w:r>
      <w:r w:rsidR="00550C80">
        <w:t>,</w:t>
      </w:r>
      <w:r>
        <w:t xml:space="preserve"> this could be useful since the potential difference between its capacity factors for northern and southern regions could be substantial. </w:t>
      </w:r>
    </w:p>
    <w:p w14:paraId="757970CB" w14:textId="77777777" w:rsidR="00F92AA9" w:rsidRDefault="00550C80" w:rsidP="00F92AA9">
      <w:r>
        <w:t>B</w:t>
      </w:r>
      <w:r w:rsidR="00F92AA9">
        <w:t xml:space="preserve">oth approaches include the attribution of the capacity factor to the before defined </w:t>
      </w:r>
      <w:r w:rsidR="00A20851">
        <w:t>weather regimes</w:t>
      </w:r>
      <w:r w:rsidR="00F92AA9">
        <w:t>. As described above</w:t>
      </w:r>
      <w:r>
        <w:t>,</w:t>
      </w:r>
      <w:r w:rsidR="00F92AA9">
        <w:t xml:space="preserve"> this will be done by assigning time periods to a specific </w:t>
      </w:r>
      <w:r w:rsidR="00AF5656">
        <w:t>weather regime</w:t>
      </w:r>
      <w:r w:rsidR="00197783">
        <w:t xml:space="preserve"> and</w:t>
      </w:r>
      <w:r w:rsidR="00F92AA9">
        <w:t xml:space="preserve"> </w:t>
      </w:r>
      <w:r w:rsidR="00197783">
        <w:t>c</w:t>
      </w:r>
      <w:r w:rsidR="00F92AA9">
        <w:t xml:space="preserve">apacity factors during </w:t>
      </w:r>
      <w:r w:rsidR="00D554A3">
        <w:t>the same time</w:t>
      </w:r>
      <w:r w:rsidR="00F92AA9">
        <w:t xml:space="preserve"> period will</w:t>
      </w:r>
      <w:r w:rsidR="00D554A3">
        <w:t xml:space="preserve"> then</w:t>
      </w:r>
      <w:r w:rsidR="00F92AA9">
        <w:t xml:space="preserve"> </w:t>
      </w:r>
      <w:r>
        <w:t>be</w:t>
      </w:r>
      <w:r w:rsidR="00F92AA9">
        <w:t xml:space="preserve"> the attributed</w:t>
      </w:r>
      <w:r>
        <w:t xml:space="preserve"> to </w:t>
      </w:r>
      <w:r w:rsidR="00197783">
        <w:t>them</w:t>
      </w:r>
      <w:r w:rsidR="00F92AA9">
        <w:t xml:space="preserve">. We will use the attributed capacity factors to calculate a mean capacity factor per </w:t>
      </w:r>
      <w:r w:rsidR="00FF3FB0">
        <w:t>weather regime</w:t>
      </w:r>
      <w:r w:rsidR="00F92AA9">
        <w:t xml:space="preserve">, season and region/country. The difference </w:t>
      </w:r>
      <w:r>
        <w:t>between</w:t>
      </w:r>
      <w:r w:rsidR="00F92AA9">
        <w:t xml:space="preserve"> this mean capacity factors and the mean capacity factors for the whole season of a country/region determines whether the</w:t>
      </w:r>
      <w:r w:rsidR="00AA7C7E">
        <w:t xml:space="preserve"> impact of the</w:t>
      </w:r>
      <w:r w:rsidR="00F92AA9">
        <w:t xml:space="preserve"> </w:t>
      </w:r>
      <w:r w:rsidR="00911F68">
        <w:t>weather regime</w:t>
      </w:r>
      <w:r w:rsidR="00F92AA9">
        <w:t xml:space="preserve"> exhibits over- or underproduction. Furthermore, this quantity can be normalised by the mean capacity factor for the whole season of a country/region to get a percent</w:t>
      </w:r>
      <w:r w:rsidR="00AA7C7E">
        <w:t>age</w:t>
      </w:r>
      <w:r w:rsidR="00F92AA9">
        <w:t xml:space="preserve"> deviation:</w:t>
      </w:r>
    </w:p>
    <w:p w14:paraId="4EE9216B"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7AA04F18" w14:textId="77777777" w:rsidTr="00D90587">
        <w:trPr>
          <w:jc w:val="center"/>
        </w:trPr>
        <w:tc>
          <w:tcPr>
            <w:tcW w:w="703" w:type="dxa"/>
            <w:tcBorders>
              <w:top w:val="nil"/>
              <w:left w:val="nil"/>
              <w:bottom w:val="nil"/>
              <w:right w:val="nil"/>
            </w:tcBorders>
            <w:shd w:val="clear" w:color="auto" w:fill="auto"/>
            <w:vAlign w:val="center"/>
          </w:tcPr>
          <w:p w14:paraId="60B3E18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6FDF17AF" w14:textId="77777777" w:rsidR="00F92AA9" w:rsidRDefault="00F36F50"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num>
                  <m:den>
                    <m:sSub>
                      <m:sSubPr>
                        <m:ctrlPr>
                          <w:rPr>
                            <w:rFonts w:ascii="Cambria Math" w:hAnsi="Cambria Math"/>
                          </w:rPr>
                        </m:ctrlPr>
                      </m:sSubPr>
                      <m:e>
                        <m:r>
                          <w:rPr>
                            <w:rFonts w:ascii="Cambria Math" w:hAnsi="Cambria Math"/>
                          </w:rPr>
                          <m:t>CF</m:t>
                        </m:r>
                      </m:e>
                      <m:sub>
                        <m:r>
                          <w:rPr>
                            <w:rFonts w:ascii="Cambria Math" w:hAnsi="Cambria Math"/>
                          </w:rPr>
                          <m:t>country,season</m:t>
                        </m:r>
                      </m:sub>
                    </m:sSub>
                  </m:den>
                </m:f>
              </m:oMath>
            </m:oMathPara>
          </w:p>
        </w:tc>
        <w:tc>
          <w:tcPr>
            <w:tcW w:w="755" w:type="dxa"/>
            <w:tcBorders>
              <w:top w:val="nil"/>
              <w:left w:val="nil"/>
              <w:bottom w:val="nil"/>
              <w:right w:val="nil"/>
            </w:tcBorders>
            <w:shd w:val="clear" w:color="auto" w:fill="auto"/>
            <w:vAlign w:val="center"/>
          </w:tcPr>
          <w:p w14:paraId="5C9C7E26" w14:textId="4A63F2A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2</w:t>
            </w:r>
            <w:r>
              <w:fldChar w:fldCharType="end"/>
            </w:r>
          </w:p>
        </w:tc>
      </w:tr>
    </w:tbl>
    <w:p w14:paraId="73073D02" w14:textId="77777777" w:rsidR="00F92AA9" w:rsidRDefault="002D3F42" w:rsidP="00F92AA9">
      <w:pPr>
        <w:ind w:firstLine="0"/>
      </w:pPr>
      <w:r>
        <w:br/>
      </w:r>
      <w:r w:rsidR="00F92AA9">
        <w:t xml:space="preserve">where </w:t>
      </w:r>
      <w:proofErr w:type="spellStart"/>
      <w:r w:rsidR="00F92AA9">
        <w:t>CF</w:t>
      </w:r>
      <w:r w:rsidR="00911F68">
        <w:rPr>
          <w:vertAlign w:val="subscript"/>
        </w:rPr>
        <w:t>wr</w:t>
      </w:r>
      <w:r w:rsidR="00F92AA9">
        <w:rPr>
          <w:vertAlign w:val="subscript"/>
        </w:rPr>
        <w:t>,country,season</w:t>
      </w:r>
      <w:proofErr w:type="spellEnd"/>
      <w:r w:rsidR="00F92AA9">
        <w:t xml:space="preserve"> is the mean capacity factor of a specific </w:t>
      </w:r>
      <w:r w:rsidR="00911F68">
        <w:t>weather regime</w:t>
      </w:r>
      <w:r w:rsidR="00F92AA9">
        <w:t xml:space="preserve">, country/region and season [unitless] and </w:t>
      </w:r>
      <w:proofErr w:type="spellStart"/>
      <w:r w:rsidR="00F92AA9">
        <w:t>CF</w:t>
      </w:r>
      <w:r w:rsidR="00F92AA9">
        <w:rPr>
          <w:vertAlign w:val="subscript"/>
        </w:rPr>
        <w:t>country,season</w:t>
      </w:r>
      <w:proofErr w:type="spellEnd"/>
      <w:r w:rsidR="00F92AA9">
        <w:t xml:space="preserve"> is the mean capacity factor of a country/region for the whole season [unitless].</w:t>
      </w:r>
    </w:p>
    <w:p w14:paraId="77BC6824" w14:textId="77777777" w:rsidR="00F92AA9" w:rsidRDefault="00F92AA9" w:rsidP="00F92AA9">
      <w:r>
        <w:t xml:space="preserve">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40" w:name="__Fieldmark__1459_3718023903"/>
      <w:r>
        <w:rPr>
          <w:noProof/>
        </w:rPr>
        <w:t xml:space="preserve">Grams </w:t>
      </w:r>
      <w:r>
        <w:rPr>
          <w:i/>
          <w:noProof/>
        </w:rPr>
        <w:t>et al.</w:t>
      </w:r>
      <w:r>
        <w:rPr>
          <w:noProof/>
        </w:rPr>
        <w:t xml:space="preserve"> (2017)</w:t>
      </w:r>
      <w:r>
        <w:fldChar w:fldCharType="end"/>
      </w:r>
      <w:bookmarkEnd w:id="40"/>
      <w:r>
        <w:t xml:space="preserve"> we will calculate the European capacity factors per </w:t>
      </w:r>
      <w:r w:rsidR="00911F68">
        <w:t>weather regime</w:t>
      </w:r>
      <w:r>
        <w:t xml:space="preserve"> and season by summing up the capacity factor per </w:t>
      </w:r>
      <w:r w:rsidR="007D2760">
        <w:t>weather</w:t>
      </w:r>
      <w:r w:rsidR="00911F68">
        <w:t xml:space="preserve"> regime</w:t>
      </w:r>
      <w:r>
        <w:t>, season and country/region and weighting them per land area:</w:t>
      </w:r>
    </w:p>
    <w:p w14:paraId="11F41502"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3A0FB21" w14:textId="77777777" w:rsidTr="00D90587">
        <w:trPr>
          <w:jc w:val="center"/>
        </w:trPr>
        <w:tc>
          <w:tcPr>
            <w:tcW w:w="703" w:type="dxa"/>
            <w:tcBorders>
              <w:top w:val="nil"/>
              <w:left w:val="nil"/>
              <w:bottom w:val="nil"/>
              <w:right w:val="nil"/>
            </w:tcBorders>
            <w:shd w:val="clear" w:color="auto" w:fill="auto"/>
            <w:vAlign w:val="center"/>
          </w:tcPr>
          <w:p w14:paraId="5BD69ECE"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53971DB3" w14:textId="77777777" w:rsidR="00F92AA9" w:rsidRDefault="00F36F50"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ountry</m:t>
                            </m:r>
                          </m:sub>
                        </m:sSub>
                        <m:r>
                          <w:rPr>
                            <w:rFonts w:ascii="Cambria Math" w:hAnsi="Cambria Math"/>
                          </w:rPr>
                          <m:t>)</m:t>
                        </m:r>
                      </m:e>
                    </m:nary>
                  </m:num>
                  <m:den>
                    <m:sSub>
                      <m:sSubPr>
                        <m:ctrlPr>
                          <w:rPr>
                            <w:rFonts w:ascii="Cambria Math" w:hAnsi="Cambria Math"/>
                          </w:rPr>
                        </m:ctrlPr>
                      </m:sSubPr>
                      <m:e>
                        <m:r>
                          <w:rPr>
                            <w:rFonts w:ascii="Cambria Math" w:hAnsi="Cambria Math"/>
                          </w:rPr>
                          <m:t>A</m:t>
                        </m:r>
                      </m:e>
                      <m:sub>
                        <m:r>
                          <w:rPr>
                            <w:rFonts w:ascii="Cambria Math" w:hAnsi="Cambria Math"/>
                          </w:rPr>
                          <m:t>Europe</m:t>
                        </m:r>
                      </m:sub>
                    </m:sSub>
                  </m:den>
                </m:f>
              </m:oMath>
            </m:oMathPara>
          </w:p>
        </w:tc>
        <w:tc>
          <w:tcPr>
            <w:tcW w:w="755" w:type="dxa"/>
            <w:tcBorders>
              <w:top w:val="nil"/>
              <w:left w:val="nil"/>
              <w:bottom w:val="nil"/>
              <w:right w:val="nil"/>
            </w:tcBorders>
            <w:shd w:val="clear" w:color="auto" w:fill="auto"/>
            <w:vAlign w:val="center"/>
          </w:tcPr>
          <w:p w14:paraId="675B4633" w14:textId="6F30A3EE" w:rsidR="00F92AA9" w:rsidRDefault="00F92AA9" w:rsidP="00D90587">
            <w:pPr>
              <w:spacing w:line="240" w:lineRule="auto"/>
              <w:ind w:firstLine="0"/>
              <w:jc w:val="right"/>
            </w:pPr>
            <w:bookmarkStart w:id="41" w:name="_Ref38540911"/>
            <w:r>
              <w:t xml:space="preserve">Eq. </w:t>
            </w:r>
            <w:r>
              <w:fldChar w:fldCharType="begin"/>
            </w:r>
            <w:r>
              <w:instrText>SEQ Equation \* ARABIC</w:instrText>
            </w:r>
            <w:r>
              <w:fldChar w:fldCharType="separate"/>
            </w:r>
            <w:r w:rsidR="002B03F6">
              <w:rPr>
                <w:noProof/>
              </w:rPr>
              <w:t>3</w:t>
            </w:r>
            <w:r>
              <w:fldChar w:fldCharType="end"/>
            </w:r>
            <w:bookmarkEnd w:id="41"/>
          </w:p>
        </w:tc>
      </w:tr>
    </w:tbl>
    <w:p w14:paraId="41CEEA58" w14:textId="77777777" w:rsidR="00F92AA9" w:rsidRDefault="002D3F42" w:rsidP="00F92AA9">
      <w:pPr>
        <w:ind w:firstLine="0"/>
      </w:pPr>
      <w:r>
        <w:br/>
      </w:r>
      <w:r w:rsidR="00F92AA9">
        <w:t xml:space="preserve">where </w:t>
      </w:r>
      <w:proofErr w:type="spellStart"/>
      <w:r w:rsidR="00F92AA9">
        <w:t>CF</w:t>
      </w:r>
      <w:r w:rsidR="00911F68">
        <w:rPr>
          <w:vertAlign w:val="subscript"/>
        </w:rPr>
        <w:t>wr</w:t>
      </w:r>
      <w:r w:rsidR="00F92AA9">
        <w:rPr>
          <w:vertAlign w:val="subscript"/>
        </w:rPr>
        <w:t>,Europe,season</w:t>
      </w:r>
      <w:proofErr w:type="spellEnd"/>
      <w:r w:rsidR="00F92AA9">
        <w:t xml:space="preserve"> is the mean capacity factor per </w:t>
      </w:r>
      <w:r w:rsidR="00911F68">
        <w:t>weather regime</w:t>
      </w:r>
      <w:r w:rsidR="00F92AA9">
        <w:t xml:space="preserve"> and season for Europe [</w:t>
      </w:r>
      <w:r w:rsidR="005C341C">
        <w:t>unitless</w:t>
      </w:r>
      <w:r w:rsidR="00F92AA9">
        <w:t xml:space="preserve">], </w:t>
      </w:r>
      <w:proofErr w:type="spellStart"/>
      <w:r w:rsidR="00F92AA9">
        <w:t>A</w:t>
      </w:r>
      <w:r w:rsidR="00F92AA9">
        <w:rPr>
          <w:vertAlign w:val="subscript"/>
        </w:rPr>
        <w:t>country</w:t>
      </w:r>
      <w:proofErr w:type="spellEnd"/>
      <w:r w:rsidR="00F92AA9">
        <w:t xml:space="preserve"> is the land area per country [km</w:t>
      </w:r>
      <w:r w:rsidR="00F92AA9">
        <w:rPr>
          <w:vertAlign w:val="superscript"/>
        </w:rPr>
        <w:t>2</w:t>
      </w:r>
      <w:r w:rsidR="00F92AA9">
        <w:t xml:space="preserve">] and </w:t>
      </w:r>
      <w:proofErr w:type="spellStart"/>
      <w:r w:rsidR="00F92AA9">
        <w:t>A</w:t>
      </w:r>
      <w:r w:rsidR="00F92AA9">
        <w:rPr>
          <w:vertAlign w:val="subscript"/>
        </w:rPr>
        <w:t>Europe</w:t>
      </w:r>
      <w:proofErr w:type="spellEnd"/>
      <w:r w:rsidR="00F92AA9">
        <w:t xml:space="preserve"> is the land area of Europe [km</w:t>
      </w:r>
      <w:r w:rsidR="00F92AA9">
        <w:rPr>
          <w:vertAlign w:val="superscript"/>
        </w:rPr>
        <w:t>2</w:t>
      </w:r>
      <w:r w:rsidR="00F92AA9">
        <w:t>].</w:t>
      </w:r>
    </w:p>
    <w:p w14:paraId="3A010524" w14:textId="356817C9" w:rsidR="00F92AA9" w:rsidRDefault="00F92AA9" w:rsidP="00F92AA9">
      <w:r>
        <w:t xml:space="preserve">Multiplication of capacity factors with installed capacities yields power output (Eq. 1). This can be used to expand </w:t>
      </w:r>
      <w:r>
        <w:fldChar w:fldCharType="begin"/>
      </w:r>
      <w:r>
        <w:instrText>REF _Ref38540911 \h</w:instrText>
      </w:r>
      <w:r>
        <w:fldChar w:fldCharType="separate"/>
      </w:r>
      <w:r w:rsidR="002B03F6">
        <w:t xml:space="preserve">Eq. </w:t>
      </w:r>
      <w:r w:rsidR="002B03F6">
        <w:rPr>
          <w:noProof/>
        </w:rPr>
        <w:t>3</w:t>
      </w:r>
      <w:r>
        <w:fldChar w:fldCharType="end"/>
      </w:r>
      <w:r>
        <w:t xml:space="preserve"> which gives us the total solar power output of Europe per </w:t>
      </w:r>
      <w:r w:rsidR="00F015F7">
        <w:t>weather regime</w:t>
      </w:r>
      <w:r>
        <w:t xml:space="preserve"> and season. And to get the percentage deviation it can be normalised by the mean solar power output of Europe per season:</w:t>
      </w:r>
    </w:p>
    <w:p w14:paraId="542F0161"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F24A4F8" w14:textId="77777777" w:rsidTr="00D90587">
        <w:trPr>
          <w:jc w:val="center"/>
        </w:trPr>
        <w:tc>
          <w:tcPr>
            <w:tcW w:w="703" w:type="dxa"/>
            <w:tcBorders>
              <w:top w:val="nil"/>
              <w:left w:val="nil"/>
              <w:bottom w:val="nil"/>
              <w:right w:val="nil"/>
            </w:tcBorders>
            <w:shd w:val="clear" w:color="auto" w:fill="auto"/>
            <w:vAlign w:val="center"/>
          </w:tcPr>
          <w:p w14:paraId="2A54D52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13814C9A" w14:textId="77777777" w:rsidR="00F92AA9" w:rsidRDefault="00F36F50" w:rsidP="00D90587">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ountry</m:t>
                                </m:r>
                              </m:sub>
                            </m:sSub>
                          </m:e>
                        </m:d>
                      </m:e>
                    </m:nary>
                  </m:num>
                  <m:den>
                    <m:sSub>
                      <m:sSubPr>
                        <m:ctrlPr>
                          <w:rPr>
                            <w:rFonts w:ascii="Cambria Math" w:hAnsi="Cambria Math"/>
                          </w:rPr>
                        </m:ctrlPr>
                      </m:sSubPr>
                      <m:e>
                        <m:r>
                          <w:rPr>
                            <w:rFonts w:ascii="Cambria Math" w:hAnsi="Cambria Math"/>
                          </w:rPr>
                          <m:t>A</m:t>
                        </m:r>
                      </m:e>
                      <m:sub>
                        <m:r>
                          <w:rPr>
                            <w:rFonts w:ascii="Cambria Math" w:hAnsi="Cambria Math"/>
                          </w:rPr>
                          <m:t>Europe</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urope,season</m:t>
                        </m:r>
                      </m:sub>
                    </m:sSub>
                  </m:den>
                </m:f>
              </m:oMath>
            </m:oMathPara>
          </w:p>
        </w:tc>
        <w:tc>
          <w:tcPr>
            <w:tcW w:w="755" w:type="dxa"/>
            <w:tcBorders>
              <w:top w:val="nil"/>
              <w:left w:val="nil"/>
              <w:bottom w:val="nil"/>
              <w:right w:val="nil"/>
            </w:tcBorders>
            <w:shd w:val="clear" w:color="auto" w:fill="auto"/>
            <w:vAlign w:val="center"/>
          </w:tcPr>
          <w:p w14:paraId="62645BDA" w14:textId="465C385F" w:rsidR="00F92AA9" w:rsidRDefault="00F92AA9" w:rsidP="00D90587">
            <w:pPr>
              <w:spacing w:line="240" w:lineRule="auto"/>
              <w:ind w:firstLine="0"/>
              <w:jc w:val="right"/>
            </w:pPr>
            <w:bookmarkStart w:id="42" w:name="_Ref38541375"/>
            <w:r>
              <w:t xml:space="preserve">Eq. </w:t>
            </w:r>
            <w:r>
              <w:fldChar w:fldCharType="begin"/>
            </w:r>
            <w:r>
              <w:instrText>SEQ Equation \* ARABIC</w:instrText>
            </w:r>
            <w:r>
              <w:fldChar w:fldCharType="separate"/>
            </w:r>
            <w:r w:rsidR="002B03F6">
              <w:rPr>
                <w:noProof/>
              </w:rPr>
              <w:t>4</w:t>
            </w:r>
            <w:r>
              <w:fldChar w:fldCharType="end"/>
            </w:r>
            <w:bookmarkEnd w:id="42"/>
          </w:p>
        </w:tc>
      </w:tr>
    </w:tbl>
    <w:p w14:paraId="7BD991B6" w14:textId="77777777" w:rsidR="00F92AA9" w:rsidRDefault="00F92AA9" w:rsidP="00F92AA9">
      <w:r>
        <w:br/>
        <w:t xml:space="preserve">where </w:t>
      </w:r>
      <w:proofErr w:type="spellStart"/>
      <w:r>
        <w:t>IC</w:t>
      </w:r>
      <w:r>
        <w:rPr>
          <w:vertAlign w:val="subscript"/>
        </w:rPr>
        <w:t>country</w:t>
      </w:r>
      <w:proofErr w:type="spellEnd"/>
      <w:r>
        <w:t xml:space="preserve"> is the installed capacity per country [W] and </w:t>
      </w:r>
      <w:proofErr w:type="spellStart"/>
      <w:r>
        <w:t>P</w:t>
      </w:r>
      <w:r>
        <w:rPr>
          <w:vertAlign w:val="subscript"/>
        </w:rPr>
        <w:t>Europe,season</w:t>
      </w:r>
      <w:proofErr w:type="spellEnd"/>
      <w:r>
        <w:t xml:space="preserve"> is the mean solar power output of Europe per season [W].</w:t>
      </w:r>
    </w:p>
    <w:p w14:paraId="64B7E83A" w14:textId="08BAE484" w:rsidR="00F92AA9" w:rsidRDefault="00F92AA9" w:rsidP="00F92AA9">
      <w:r>
        <w:t xml:space="preserve">We will use </w:t>
      </w:r>
      <w:r>
        <w:fldChar w:fldCharType="begin"/>
      </w:r>
      <w:r>
        <w:instrText>REF _Ref38541375 \h</w:instrText>
      </w:r>
      <w:r>
        <w:fldChar w:fldCharType="separate"/>
      </w:r>
      <w:r w:rsidR="002B03F6">
        <w:t xml:space="preserve">Eq. </w:t>
      </w:r>
      <w:r w:rsidR="002B03F6">
        <w:rPr>
          <w:noProof/>
        </w:rPr>
        <w:t>4</w:t>
      </w:r>
      <w:r>
        <w:fldChar w:fldCharType="end"/>
      </w:r>
      <w:r>
        <w:t xml:space="preserve"> as </w:t>
      </w:r>
      <w:r w:rsidR="00AA7C7E">
        <w:t xml:space="preserve">an </w:t>
      </w:r>
      <w:r>
        <w:t xml:space="preserve">expression for the variability. The results will </w:t>
      </w:r>
      <w:r w:rsidR="00AA7C7E">
        <w:t>provide a seasonal</w:t>
      </w:r>
      <w:r>
        <w:t xml:space="preserve"> percent</w:t>
      </w:r>
      <w:r w:rsidR="00AA7C7E">
        <w:t>age of</w:t>
      </w:r>
      <w:r>
        <w:t xml:space="preserve"> over</w:t>
      </w:r>
      <w:r w:rsidR="00AA7C7E">
        <w:t>-</w:t>
      </w:r>
      <w:r>
        <w:t xml:space="preserve"> or underproduction per </w:t>
      </w:r>
      <w:r w:rsidR="00F015F7">
        <w:t>weather regime</w:t>
      </w:r>
      <w:r>
        <w:t xml:space="preserve"> within Europe relative to </w:t>
      </w:r>
      <w:r w:rsidR="00AA7C7E">
        <w:t>the</w:t>
      </w:r>
      <w:r>
        <w:t xml:space="preserve"> mean. This will be used to </w:t>
      </w:r>
      <w:r w:rsidR="002D3F42">
        <w:t>answer research</w:t>
      </w:r>
      <w:r>
        <w:t xml:space="preserve"> question </w:t>
      </w:r>
      <w:r w:rsidR="0044272D">
        <w:t>one</w:t>
      </w:r>
      <w:r>
        <w:t xml:space="preserve">. The only unknown we still have is the installed capacity per country. </w:t>
      </w:r>
      <w:r>
        <w:lastRenderedPageBreak/>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43" w:name="__Fieldmark__1567_3718023903"/>
      <w:r>
        <w:rPr>
          <w:noProof/>
        </w:rPr>
        <w:t>Pfenninger and Staffell (2016)</w:t>
      </w:r>
      <w:r>
        <w:fldChar w:fldCharType="end"/>
      </w:r>
      <w:bookmarkEnd w:id="43"/>
      <w:r>
        <w:t xml:space="preserve"> used </w:t>
      </w:r>
      <w:r w:rsidR="00881D8A">
        <w:t>four</w:t>
      </w:r>
      <w:r>
        <w:t xml:space="preserve"> data sources to obtain the PV installed capacity per country: </w:t>
      </w:r>
      <w:proofErr w:type="spellStart"/>
      <w:r>
        <w:t>EurObserv’ER</w:t>
      </w:r>
      <w:proofErr w:type="spellEnd"/>
      <w:r>
        <w:t>, IRENA, ENTSO-E, Eurostat. We will analyse them and decide how and which of them or others will be used during our study.</w:t>
      </w:r>
    </w:p>
    <w:p w14:paraId="7E54F5AC" w14:textId="77777777" w:rsidR="00F92AA9" w:rsidRDefault="00F92AA9" w:rsidP="00F92AA9">
      <w:r>
        <w:t xml:space="preserve">The main research question </w:t>
      </w:r>
      <w:r w:rsidR="0044272D">
        <w:t>2</w:t>
      </w:r>
      <w:r>
        <w:t xml:space="preserve"> will also be addressed with Eq. 4. The goal is to reduce the variability as much as possible. Therefore, we need to minimize Eq.4 with </w:t>
      </w:r>
      <w:proofErr w:type="spellStart"/>
      <w:r>
        <w:t>IC</w:t>
      </w:r>
      <w:r>
        <w:rPr>
          <w:vertAlign w:val="subscript"/>
        </w:rPr>
        <w:t>country</w:t>
      </w:r>
      <w:proofErr w:type="spellEnd"/>
      <w:r>
        <w:t xml:space="preserve"> as unknown. And this for every </w:t>
      </w:r>
      <w:r w:rsidR="00F015F7">
        <w:t>weather regime</w:t>
      </w:r>
      <w:r>
        <w:t xml:space="preserve"> with the prioritization of the </w:t>
      </w:r>
      <w:r w:rsidR="00F015F7">
        <w:t>weather regime</w:t>
      </w:r>
      <w:r>
        <w:t xml:space="preserve"> which explain the highest variability. Constraints are the already installed capacity per country and the aimed total installed capacity for PV systems in Europe. Further, constraints to address can be a maximum difference of installed capacity per country/region to consider transmission limitation between countries/regions.</w:t>
      </w:r>
      <w:r w:rsidR="00330089">
        <w:br w:type="page"/>
      </w:r>
    </w:p>
    <w:p w14:paraId="1C61CA50" w14:textId="77777777" w:rsidR="008E3835" w:rsidRDefault="00835CB1" w:rsidP="00052843">
      <w:pPr>
        <w:pStyle w:val="berschrift1"/>
      </w:pPr>
      <w:bookmarkStart w:id="44" w:name="_Toc41830561"/>
      <w:r>
        <w:lastRenderedPageBreak/>
        <w:t>T</w:t>
      </w:r>
      <w:r w:rsidR="008E3835" w:rsidRPr="003327A0">
        <w:t>imeline and milestones</w:t>
      </w:r>
      <w:bookmarkEnd w:id="44"/>
    </w:p>
    <w:p w14:paraId="6E9B183B" w14:textId="77777777" w:rsidR="0031685C" w:rsidRDefault="0031685C" w:rsidP="00835CB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77"/>
        <w:gridCol w:w="4576"/>
      </w:tblGrid>
      <w:tr w:rsidR="0031685C" w:rsidRPr="00B17119" w14:paraId="2BF0BB57" w14:textId="77777777" w:rsidTr="009C2ACD">
        <w:trPr>
          <w:trHeight w:val="263"/>
        </w:trPr>
        <w:tc>
          <w:tcPr>
            <w:tcW w:w="1843" w:type="dxa"/>
            <w:tcBorders>
              <w:bottom w:val="single" w:sz="4" w:space="0" w:color="auto"/>
            </w:tcBorders>
          </w:tcPr>
          <w:p w14:paraId="4EFD7FFA" w14:textId="2DF4274D" w:rsidR="0031685C" w:rsidRPr="00B17119" w:rsidRDefault="00543D19" w:rsidP="00835CB1">
            <w:pPr>
              <w:ind w:firstLine="0"/>
              <w:rPr>
                <w:b/>
                <w:bCs/>
              </w:rPr>
            </w:pPr>
            <w:r>
              <w:rPr>
                <w:b/>
                <w:bCs/>
              </w:rPr>
              <w:t>Date</w:t>
            </w:r>
            <w:r w:rsidR="004C7DEF">
              <w:rPr>
                <w:b/>
                <w:bCs/>
              </w:rPr>
              <w:t xml:space="preserve"> / Milestone</w:t>
            </w:r>
            <w:r w:rsidR="001E2C98">
              <w:rPr>
                <w:b/>
                <w:bCs/>
              </w:rPr>
              <w:t xml:space="preserve"> Nr.</w:t>
            </w:r>
          </w:p>
        </w:tc>
        <w:tc>
          <w:tcPr>
            <w:tcW w:w="2977" w:type="dxa"/>
            <w:tcBorders>
              <w:bottom w:val="single" w:sz="4" w:space="0" w:color="auto"/>
            </w:tcBorders>
          </w:tcPr>
          <w:p w14:paraId="6E236D10" w14:textId="77777777" w:rsidR="0031685C" w:rsidRDefault="0031685C" w:rsidP="00835CB1">
            <w:pPr>
              <w:ind w:firstLine="0"/>
            </w:pPr>
          </w:p>
        </w:tc>
        <w:tc>
          <w:tcPr>
            <w:tcW w:w="4576" w:type="dxa"/>
            <w:tcBorders>
              <w:bottom w:val="single" w:sz="4" w:space="0" w:color="auto"/>
            </w:tcBorders>
          </w:tcPr>
          <w:p w14:paraId="601BF772" w14:textId="77777777" w:rsidR="0031685C" w:rsidRPr="00B17119" w:rsidRDefault="0031685C" w:rsidP="0031685C">
            <w:pPr>
              <w:ind w:firstLine="0"/>
              <w:jc w:val="right"/>
              <w:rPr>
                <w:b/>
                <w:bCs/>
              </w:rPr>
            </w:pPr>
            <w:r w:rsidRPr="00B17119">
              <w:rPr>
                <w:b/>
                <w:bCs/>
              </w:rPr>
              <w:t>Task / Milestone</w:t>
            </w:r>
          </w:p>
        </w:tc>
      </w:tr>
      <w:tr w:rsidR="0031685C" w14:paraId="3C2F44E5" w14:textId="77777777" w:rsidTr="009C2ACD">
        <w:trPr>
          <w:trHeight w:val="737"/>
        </w:trPr>
        <w:tc>
          <w:tcPr>
            <w:tcW w:w="1843" w:type="dxa"/>
            <w:vAlign w:val="center"/>
          </w:tcPr>
          <w:p w14:paraId="4D4FB3CC" w14:textId="4B6C0F8D" w:rsidR="0031685C" w:rsidRPr="00AA1692" w:rsidRDefault="00543D19" w:rsidP="00835CB1">
            <w:pPr>
              <w:ind w:firstLine="0"/>
              <w:rPr>
                <w:b/>
                <w:bCs/>
              </w:rPr>
            </w:pPr>
            <w:r>
              <w:rPr>
                <w:b/>
                <w:bCs/>
              </w:rPr>
              <w:t>03.08</w:t>
            </w:r>
            <w:r w:rsidR="00813EF7">
              <w:rPr>
                <w:b/>
                <w:bCs/>
              </w:rPr>
              <w:t>.</w:t>
            </w:r>
            <w:r>
              <w:rPr>
                <w:b/>
                <w:bCs/>
              </w:rPr>
              <w:t xml:space="preserve"> – 31.08</w:t>
            </w:r>
          </w:p>
        </w:tc>
        <w:tc>
          <w:tcPr>
            <w:tcW w:w="2977" w:type="dxa"/>
            <w:vAlign w:val="center"/>
          </w:tcPr>
          <w:p w14:paraId="05B185FC" w14:textId="77777777" w:rsidR="0031685C" w:rsidRDefault="0031685C" w:rsidP="00835CB1">
            <w:pPr>
              <w:ind w:firstLine="0"/>
            </w:pPr>
          </w:p>
        </w:tc>
        <w:tc>
          <w:tcPr>
            <w:tcW w:w="4576" w:type="dxa"/>
            <w:vAlign w:val="center"/>
          </w:tcPr>
          <w:p w14:paraId="066DC51B" w14:textId="77777777" w:rsidR="0031685C" w:rsidRDefault="0031685C" w:rsidP="00B17119">
            <w:pPr>
              <w:ind w:firstLine="0"/>
              <w:jc w:val="right"/>
            </w:pPr>
            <w:r>
              <w:t xml:space="preserve">Review </w:t>
            </w:r>
            <w:r w:rsidR="003B313F">
              <w:t>l</w:t>
            </w:r>
            <w:r>
              <w:t>iterature</w:t>
            </w:r>
          </w:p>
        </w:tc>
      </w:tr>
      <w:tr w:rsidR="0031685C" w14:paraId="62653914" w14:textId="77777777" w:rsidTr="009C2ACD">
        <w:trPr>
          <w:trHeight w:val="737"/>
        </w:trPr>
        <w:tc>
          <w:tcPr>
            <w:tcW w:w="1843" w:type="dxa"/>
            <w:vAlign w:val="center"/>
          </w:tcPr>
          <w:p w14:paraId="7C72E5D8" w14:textId="33155C28" w:rsidR="0031685C" w:rsidRPr="00AA1692" w:rsidRDefault="00543D19" w:rsidP="00835CB1">
            <w:pPr>
              <w:ind w:firstLine="0"/>
              <w:rPr>
                <w:b/>
                <w:bCs/>
              </w:rPr>
            </w:pPr>
            <w:r>
              <w:rPr>
                <w:b/>
                <w:bCs/>
              </w:rPr>
              <w:t>03.08</w:t>
            </w:r>
            <w:r w:rsidR="00813EF7">
              <w:rPr>
                <w:b/>
                <w:bCs/>
              </w:rPr>
              <w:t>.</w:t>
            </w:r>
            <w:r>
              <w:rPr>
                <w:b/>
                <w:bCs/>
              </w:rPr>
              <w:t xml:space="preserve"> – 12.10</w:t>
            </w:r>
            <w:r w:rsidR="00813EF7">
              <w:rPr>
                <w:b/>
                <w:bCs/>
              </w:rPr>
              <w:t>.</w:t>
            </w:r>
          </w:p>
        </w:tc>
        <w:tc>
          <w:tcPr>
            <w:tcW w:w="2977" w:type="dxa"/>
            <w:vAlign w:val="center"/>
          </w:tcPr>
          <w:p w14:paraId="5EE89BCF" w14:textId="77777777" w:rsidR="0031685C" w:rsidRDefault="0031685C" w:rsidP="00835CB1">
            <w:pPr>
              <w:ind w:firstLine="0"/>
            </w:pPr>
          </w:p>
        </w:tc>
        <w:tc>
          <w:tcPr>
            <w:tcW w:w="4576" w:type="dxa"/>
            <w:vAlign w:val="center"/>
          </w:tcPr>
          <w:p w14:paraId="1CAE3648" w14:textId="77777777" w:rsidR="0031685C" w:rsidRDefault="0000293A" w:rsidP="00B17119">
            <w:pPr>
              <w:ind w:firstLine="0"/>
              <w:jc w:val="right"/>
            </w:pPr>
            <w:r>
              <w:t xml:space="preserve">Perform </w:t>
            </w:r>
            <w:r w:rsidR="0031685C">
              <w:t xml:space="preserve">EOF </w:t>
            </w:r>
            <w:r w:rsidR="007C0A46">
              <w:t>a</w:t>
            </w:r>
            <w:r w:rsidR="0031685C">
              <w:t>nalysis</w:t>
            </w:r>
            <w:r w:rsidR="007C0A46">
              <w:t xml:space="preserve"> and define weather regimes</w:t>
            </w:r>
            <w:r w:rsidR="00064747">
              <w:t xml:space="preserve"> </w:t>
            </w:r>
          </w:p>
        </w:tc>
      </w:tr>
      <w:tr w:rsidR="0031685C" w14:paraId="4528ABF9" w14:textId="77777777" w:rsidTr="009C2ACD">
        <w:trPr>
          <w:trHeight w:val="737"/>
        </w:trPr>
        <w:tc>
          <w:tcPr>
            <w:tcW w:w="1843" w:type="dxa"/>
            <w:shd w:val="clear" w:color="auto" w:fill="D9D9D9" w:themeFill="background1" w:themeFillShade="D9"/>
            <w:vAlign w:val="center"/>
          </w:tcPr>
          <w:p w14:paraId="604B94B2" w14:textId="77777777" w:rsidR="0031685C" w:rsidRPr="001F3600" w:rsidRDefault="00B17119" w:rsidP="00835CB1">
            <w:pPr>
              <w:ind w:firstLine="0"/>
              <w:rPr>
                <w:b/>
                <w:bCs/>
              </w:rPr>
            </w:pPr>
            <w:r w:rsidRPr="001F3600">
              <w:rPr>
                <w:b/>
                <w:bCs/>
              </w:rPr>
              <w:t>MILESTONE</w:t>
            </w:r>
            <w:r w:rsidR="0031685C" w:rsidRPr="001F3600">
              <w:rPr>
                <w:b/>
                <w:bCs/>
              </w:rPr>
              <w:t xml:space="preserve"> </w:t>
            </w:r>
            <w:r w:rsidR="001F3600" w:rsidRPr="001F3600">
              <w:rPr>
                <w:b/>
                <w:bCs/>
              </w:rPr>
              <w:t>I</w:t>
            </w:r>
          </w:p>
        </w:tc>
        <w:tc>
          <w:tcPr>
            <w:tcW w:w="2977" w:type="dxa"/>
            <w:shd w:val="clear" w:color="auto" w:fill="D9D9D9" w:themeFill="background1" w:themeFillShade="D9"/>
            <w:vAlign w:val="center"/>
          </w:tcPr>
          <w:p w14:paraId="4E946819" w14:textId="77777777" w:rsidR="0031685C" w:rsidRDefault="0031685C" w:rsidP="00835CB1">
            <w:pPr>
              <w:ind w:firstLine="0"/>
            </w:pPr>
          </w:p>
        </w:tc>
        <w:tc>
          <w:tcPr>
            <w:tcW w:w="4576" w:type="dxa"/>
            <w:shd w:val="clear" w:color="auto" w:fill="D9D9D9" w:themeFill="background1" w:themeFillShade="D9"/>
            <w:vAlign w:val="center"/>
          </w:tcPr>
          <w:p w14:paraId="2E6A7574" w14:textId="77777777" w:rsidR="0031685C" w:rsidRDefault="0031685C" w:rsidP="00B17119">
            <w:pPr>
              <w:ind w:firstLine="0"/>
              <w:jc w:val="right"/>
            </w:pPr>
            <w:r>
              <w:t xml:space="preserve">Decision </w:t>
            </w:r>
            <w:r w:rsidR="00F25524">
              <w:t>on</w:t>
            </w:r>
            <w:r w:rsidR="00B17119">
              <w:t xml:space="preserve"> the</w:t>
            </w:r>
            <w:r>
              <w:t xml:space="preserve"> most suitable</w:t>
            </w:r>
            <w:r w:rsidR="00B17119">
              <w:t xml:space="preserve"> variable </w:t>
            </w:r>
            <w:r w:rsidR="00F25524">
              <w:t>for further analysis</w:t>
            </w:r>
            <w:r w:rsidR="009C2ACD">
              <w:t>, based</w:t>
            </w:r>
            <w:r w:rsidR="008C0C9C">
              <w:t xml:space="preserve"> on the EOF analyse results</w:t>
            </w:r>
            <w:r w:rsidR="00B17119">
              <w:t xml:space="preserve"> </w:t>
            </w:r>
          </w:p>
        </w:tc>
      </w:tr>
      <w:tr w:rsidR="0031685C" w14:paraId="3EE09BDB" w14:textId="77777777" w:rsidTr="009C2ACD">
        <w:trPr>
          <w:trHeight w:val="737"/>
        </w:trPr>
        <w:tc>
          <w:tcPr>
            <w:tcW w:w="1843" w:type="dxa"/>
            <w:vAlign w:val="center"/>
          </w:tcPr>
          <w:p w14:paraId="445A3836" w14:textId="3F5EDD15" w:rsidR="0031685C" w:rsidRPr="00AA1692" w:rsidRDefault="00826947" w:rsidP="00835CB1">
            <w:pPr>
              <w:ind w:firstLine="0"/>
              <w:rPr>
                <w:b/>
                <w:bCs/>
              </w:rPr>
            </w:pPr>
            <w:r>
              <w:rPr>
                <w:b/>
                <w:bCs/>
              </w:rPr>
              <w:t>12.10</w:t>
            </w:r>
            <w:r w:rsidR="00813EF7">
              <w:rPr>
                <w:b/>
                <w:bCs/>
              </w:rPr>
              <w:t>.</w:t>
            </w:r>
            <w:r>
              <w:rPr>
                <w:b/>
                <w:bCs/>
              </w:rPr>
              <w:t xml:space="preserve"> – 01.12</w:t>
            </w:r>
            <w:r w:rsidR="00813EF7">
              <w:rPr>
                <w:b/>
                <w:bCs/>
              </w:rPr>
              <w:t>.</w:t>
            </w:r>
          </w:p>
        </w:tc>
        <w:tc>
          <w:tcPr>
            <w:tcW w:w="2977" w:type="dxa"/>
            <w:vAlign w:val="center"/>
          </w:tcPr>
          <w:p w14:paraId="542B57C4" w14:textId="77777777" w:rsidR="0031685C" w:rsidRDefault="0031685C" w:rsidP="00835CB1">
            <w:pPr>
              <w:ind w:firstLine="0"/>
            </w:pPr>
          </w:p>
        </w:tc>
        <w:tc>
          <w:tcPr>
            <w:tcW w:w="4576" w:type="dxa"/>
            <w:vAlign w:val="center"/>
          </w:tcPr>
          <w:p w14:paraId="1DD2E67A" w14:textId="77777777" w:rsidR="0031685C" w:rsidRDefault="00692467" w:rsidP="00B17119">
            <w:pPr>
              <w:ind w:firstLine="0"/>
              <w:jc w:val="right"/>
            </w:pPr>
            <w:r>
              <w:t>Attribute</w:t>
            </w:r>
            <w:r w:rsidR="00B17119">
              <w:t xml:space="preserve"> </w:t>
            </w:r>
            <w:r w:rsidR="00847BDB">
              <w:t>and process</w:t>
            </w:r>
            <w:r w:rsidR="00B17119">
              <w:t xml:space="preserve"> capacity factors </w:t>
            </w:r>
          </w:p>
        </w:tc>
      </w:tr>
      <w:tr w:rsidR="0031685C" w14:paraId="4A00A22C" w14:textId="77777777" w:rsidTr="009C2ACD">
        <w:trPr>
          <w:trHeight w:val="737"/>
        </w:trPr>
        <w:tc>
          <w:tcPr>
            <w:tcW w:w="1843" w:type="dxa"/>
            <w:vAlign w:val="center"/>
          </w:tcPr>
          <w:p w14:paraId="49C7E99D" w14:textId="35545535" w:rsidR="0031685C" w:rsidRPr="00AA1692" w:rsidRDefault="00826947" w:rsidP="00835CB1">
            <w:pPr>
              <w:ind w:firstLine="0"/>
              <w:rPr>
                <w:b/>
                <w:bCs/>
              </w:rPr>
            </w:pPr>
            <w:r>
              <w:rPr>
                <w:b/>
                <w:bCs/>
              </w:rPr>
              <w:t>01.12. – 31.12</w:t>
            </w:r>
            <w:r w:rsidR="00813EF7">
              <w:rPr>
                <w:b/>
                <w:bCs/>
              </w:rPr>
              <w:t>.</w:t>
            </w:r>
          </w:p>
        </w:tc>
        <w:tc>
          <w:tcPr>
            <w:tcW w:w="2977" w:type="dxa"/>
            <w:vAlign w:val="center"/>
          </w:tcPr>
          <w:p w14:paraId="155A09B3" w14:textId="77777777" w:rsidR="0031685C" w:rsidRDefault="0031685C" w:rsidP="00835CB1">
            <w:pPr>
              <w:ind w:firstLine="0"/>
            </w:pPr>
          </w:p>
        </w:tc>
        <w:tc>
          <w:tcPr>
            <w:tcW w:w="4576" w:type="dxa"/>
            <w:vAlign w:val="center"/>
          </w:tcPr>
          <w:p w14:paraId="3A32CD74" w14:textId="77777777" w:rsidR="0031685C" w:rsidRDefault="001F3600" w:rsidP="00B17119">
            <w:pPr>
              <w:ind w:firstLine="0"/>
              <w:jc w:val="right"/>
            </w:pPr>
            <w:r>
              <w:t>Evaluate</w:t>
            </w:r>
            <w:r w:rsidR="00B17119">
              <w:t xml:space="preserve"> current multiday </w:t>
            </w:r>
            <w:r w:rsidR="00AA1692">
              <w:t xml:space="preserve">PV power output </w:t>
            </w:r>
            <w:r w:rsidR="00B17119">
              <w:t xml:space="preserve">variability </w:t>
            </w:r>
            <w:r w:rsidR="00847BDB">
              <w:t>in</w:t>
            </w:r>
            <w:r w:rsidR="00B17119">
              <w:t xml:space="preserve"> Europe</w:t>
            </w:r>
          </w:p>
        </w:tc>
      </w:tr>
      <w:tr w:rsidR="0031685C" w14:paraId="78E5E2FF" w14:textId="77777777" w:rsidTr="009C2ACD">
        <w:trPr>
          <w:trHeight w:val="737"/>
        </w:trPr>
        <w:tc>
          <w:tcPr>
            <w:tcW w:w="1843" w:type="dxa"/>
            <w:shd w:val="clear" w:color="auto" w:fill="D9D9D9" w:themeFill="background1" w:themeFillShade="D9"/>
            <w:vAlign w:val="center"/>
          </w:tcPr>
          <w:p w14:paraId="155A5352" w14:textId="77777777" w:rsidR="0031685C" w:rsidRPr="00AA1692" w:rsidRDefault="00AA1692" w:rsidP="00835CB1">
            <w:pPr>
              <w:ind w:firstLine="0"/>
              <w:rPr>
                <w:b/>
                <w:bCs/>
              </w:rPr>
            </w:pPr>
            <w:r w:rsidRPr="00AA1692">
              <w:rPr>
                <w:b/>
                <w:bCs/>
              </w:rPr>
              <w:t xml:space="preserve">MILESTONE </w:t>
            </w:r>
            <w:r w:rsidR="001F3600" w:rsidRPr="001F3600">
              <w:rPr>
                <w:rFonts w:eastAsia="Arial Unicode MS"/>
                <w:b/>
                <w:bCs/>
              </w:rPr>
              <w:t>Ⅱ</w:t>
            </w:r>
          </w:p>
        </w:tc>
        <w:tc>
          <w:tcPr>
            <w:tcW w:w="2977" w:type="dxa"/>
            <w:shd w:val="clear" w:color="auto" w:fill="D9D9D9" w:themeFill="background1" w:themeFillShade="D9"/>
            <w:vAlign w:val="center"/>
          </w:tcPr>
          <w:p w14:paraId="453B2264" w14:textId="77777777" w:rsidR="0031685C" w:rsidRDefault="0031685C" w:rsidP="00835CB1">
            <w:pPr>
              <w:ind w:firstLine="0"/>
            </w:pPr>
          </w:p>
        </w:tc>
        <w:tc>
          <w:tcPr>
            <w:tcW w:w="4576" w:type="dxa"/>
            <w:shd w:val="clear" w:color="auto" w:fill="D9D9D9" w:themeFill="background1" w:themeFillShade="D9"/>
            <w:vAlign w:val="center"/>
          </w:tcPr>
          <w:p w14:paraId="08A3399D" w14:textId="77777777" w:rsidR="0031685C" w:rsidRDefault="00AA1692" w:rsidP="00B17119">
            <w:pPr>
              <w:ind w:firstLine="0"/>
              <w:jc w:val="right"/>
            </w:pPr>
            <w:r>
              <w:t>Overview of current situation in Europe</w:t>
            </w:r>
          </w:p>
        </w:tc>
      </w:tr>
      <w:tr w:rsidR="0031685C" w14:paraId="6CA478EA" w14:textId="77777777" w:rsidTr="009C2ACD">
        <w:trPr>
          <w:trHeight w:val="737"/>
        </w:trPr>
        <w:tc>
          <w:tcPr>
            <w:tcW w:w="1843" w:type="dxa"/>
            <w:vAlign w:val="center"/>
          </w:tcPr>
          <w:p w14:paraId="26423BDC" w14:textId="12CC5C82" w:rsidR="0031685C" w:rsidRPr="00AA1692" w:rsidRDefault="00826947" w:rsidP="00835CB1">
            <w:pPr>
              <w:ind w:firstLine="0"/>
              <w:rPr>
                <w:b/>
                <w:bCs/>
              </w:rPr>
            </w:pPr>
            <w:r>
              <w:rPr>
                <w:b/>
                <w:bCs/>
              </w:rPr>
              <w:t>01.01</w:t>
            </w:r>
            <w:r w:rsidR="00813EF7">
              <w:rPr>
                <w:b/>
                <w:bCs/>
              </w:rPr>
              <w:t>.</w:t>
            </w:r>
            <w:r>
              <w:rPr>
                <w:b/>
                <w:bCs/>
              </w:rPr>
              <w:t xml:space="preserve"> – 28.02</w:t>
            </w:r>
            <w:r w:rsidR="00813EF7">
              <w:rPr>
                <w:b/>
                <w:bCs/>
              </w:rPr>
              <w:t>.</w:t>
            </w:r>
          </w:p>
        </w:tc>
        <w:tc>
          <w:tcPr>
            <w:tcW w:w="2977" w:type="dxa"/>
            <w:vAlign w:val="center"/>
          </w:tcPr>
          <w:p w14:paraId="55FF3E10" w14:textId="77777777" w:rsidR="0031685C" w:rsidRDefault="0031685C" w:rsidP="00835CB1">
            <w:pPr>
              <w:ind w:firstLine="0"/>
            </w:pPr>
          </w:p>
        </w:tc>
        <w:tc>
          <w:tcPr>
            <w:tcW w:w="4576" w:type="dxa"/>
            <w:vAlign w:val="center"/>
          </w:tcPr>
          <w:p w14:paraId="3BFCCF2B" w14:textId="77777777" w:rsidR="0031685C" w:rsidRDefault="000F75AB" w:rsidP="00B17119">
            <w:pPr>
              <w:ind w:firstLine="0"/>
              <w:jc w:val="right"/>
            </w:pPr>
            <w:r>
              <w:t xml:space="preserve"> Assess </w:t>
            </w:r>
            <w:r w:rsidR="00AA1692">
              <w:t>future installed</w:t>
            </w:r>
            <w:r w:rsidR="00344B8E">
              <w:t xml:space="preserve"> PV</w:t>
            </w:r>
            <w:r w:rsidR="00AA1692">
              <w:t xml:space="preserve"> capacity per country </w:t>
            </w:r>
            <w:r>
              <w:t xml:space="preserve">to reduce </w:t>
            </w:r>
            <w:r w:rsidR="00101BBF">
              <w:t>variability</w:t>
            </w:r>
            <w:r>
              <w:t xml:space="preserve"> in Europe</w:t>
            </w:r>
          </w:p>
        </w:tc>
      </w:tr>
      <w:tr w:rsidR="00D73483" w14:paraId="30C5A59A" w14:textId="77777777" w:rsidTr="009C2ACD">
        <w:trPr>
          <w:trHeight w:val="737"/>
        </w:trPr>
        <w:tc>
          <w:tcPr>
            <w:tcW w:w="1843" w:type="dxa"/>
            <w:shd w:val="clear" w:color="auto" w:fill="D9D9D9" w:themeFill="background1" w:themeFillShade="D9"/>
            <w:vAlign w:val="center"/>
          </w:tcPr>
          <w:p w14:paraId="7CBF901B" w14:textId="77777777" w:rsidR="00D73483" w:rsidRPr="00AA1692" w:rsidRDefault="00D73483" w:rsidP="00835CB1">
            <w:pPr>
              <w:ind w:firstLine="0"/>
              <w:rPr>
                <w:b/>
                <w:bCs/>
              </w:rPr>
            </w:pPr>
            <w:r>
              <w:rPr>
                <w:b/>
                <w:bCs/>
              </w:rPr>
              <w:t xml:space="preserve">MILESTONE </w:t>
            </w:r>
            <w:r w:rsidR="001F3600" w:rsidRPr="001F3600">
              <w:rPr>
                <w:rFonts w:eastAsia="Arial Unicode MS"/>
                <w:b/>
                <w:bCs/>
              </w:rPr>
              <w:t>Ⅲ</w:t>
            </w:r>
          </w:p>
        </w:tc>
        <w:tc>
          <w:tcPr>
            <w:tcW w:w="2977" w:type="dxa"/>
            <w:shd w:val="clear" w:color="auto" w:fill="D9D9D9" w:themeFill="background1" w:themeFillShade="D9"/>
            <w:vAlign w:val="center"/>
          </w:tcPr>
          <w:p w14:paraId="5C08599D" w14:textId="77777777" w:rsidR="00D73483" w:rsidRDefault="00D73483" w:rsidP="00835CB1">
            <w:pPr>
              <w:ind w:firstLine="0"/>
            </w:pPr>
          </w:p>
        </w:tc>
        <w:tc>
          <w:tcPr>
            <w:tcW w:w="4576" w:type="dxa"/>
            <w:shd w:val="clear" w:color="auto" w:fill="D9D9D9" w:themeFill="background1" w:themeFillShade="D9"/>
            <w:vAlign w:val="center"/>
          </w:tcPr>
          <w:p w14:paraId="4762B4FA" w14:textId="77777777" w:rsidR="00D73483" w:rsidRDefault="002422C2" w:rsidP="00B17119">
            <w:pPr>
              <w:ind w:firstLine="0"/>
              <w:jc w:val="right"/>
            </w:pPr>
            <w:r>
              <w:t>Result for potential future PV installed capacity in Europe / W</w:t>
            </w:r>
            <w:r w:rsidR="00D73483">
              <w:t>ork on data completed</w:t>
            </w:r>
          </w:p>
        </w:tc>
      </w:tr>
      <w:tr w:rsidR="00D73483" w14:paraId="0AC3B282" w14:textId="77777777" w:rsidTr="009C2ACD">
        <w:trPr>
          <w:trHeight w:val="737"/>
        </w:trPr>
        <w:tc>
          <w:tcPr>
            <w:tcW w:w="1843" w:type="dxa"/>
            <w:vAlign w:val="center"/>
          </w:tcPr>
          <w:p w14:paraId="296EC310" w14:textId="051DA545" w:rsidR="00D73483" w:rsidRPr="00AA1692" w:rsidRDefault="00826947" w:rsidP="00835CB1">
            <w:pPr>
              <w:ind w:firstLine="0"/>
              <w:rPr>
                <w:b/>
                <w:bCs/>
              </w:rPr>
            </w:pPr>
            <w:r>
              <w:rPr>
                <w:b/>
                <w:bCs/>
              </w:rPr>
              <w:t>24.08</w:t>
            </w:r>
            <w:r w:rsidR="00813EF7">
              <w:rPr>
                <w:b/>
                <w:bCs/>
              </w:rPr>
              <w:t>.</w:t>
            </w:r>
            <w:r>
              <w:rPr>
                <w:b/>
                <w:bCs/>
              </w:rPr>
              <w:t xml:space="preserve"> – 06.03</w:t>
            </w:r>
            <w:r w:rsidR="00813EF7">
              <w:rPr>
                <w:b/>
                <w:bCs/>
              </w:rPr>
              <w:t>.</w:t>
            </w:r>
          </w:p>
        </w:tc>
        <w:tc>
          <w:tcPr>
            <w:tcW w:w="2977" w:type="dxa"/>
            <w:vAlign w:val="center"/>
          </w:tcPr>
          <w:p w14:paraId="193E068B" w14:textId="77777777" w:rsidR="00D73483" w:rsidRDefault="00D73483" w:rsidP="00835CB1">
            <w:pPr>
              <w:ind w:firstLine="0"/>
            </w:pPr>
          </w:p>
        </w:tc>
        <w:tc>
          <w:tcPr>
            <w:tcW w:w="4576" w:type="dxa"/>
            <w:vAlign w:val="center"/>
          </w:tcPr>
          <w:p w14:paraId="7B8DD224" w14:textId="77777777" w:rsidR="00D73483" w:rsidRDefault="00D73483" w:rsidP="00B17119">
            <w:pPr>
              <w:ind w:firstLine="0"/>
              <w:jc w:val="right"/>
            </w:pPr>
            <w:r>
              <w:t>Write master thesis</w:t>
            </w:r>
          </w:p>
        </w:tc>
      </w:tr>
      <w:tr w:rsidR="001F3600" w14:paraId="16392DD4" w14:textId="77777777" w:rsidTr="009C2ACD">
        <w:trPr>
          <w:trHeight w:val="737"/>
        </w:trPr>
        <w:tc>
          <w:tcPr>
            <w:tcW w:w="1843" w:type="dxa"/>
            <w:shd w:val="clear" w:color="auto" w:fill="D9D9D9" w:themeFill="background1" w:themeFillShade="D9"/>
            <w:vAlign w:val="center"/>
          </w:tcPr>
          <w:p w14:paraId="10A3C96C" w14:textId="77777777" w:rsidR="001F3600" w:rsidRPr="00AA1692" w:rsidRDefault="001F3600" w:rsidP="00BE2E6B">
            <w:pPr>
              <w:ind w:firstLine="0"/>
              <w:rPr>
                <w:b/>
                <w:bCs/>
              </w:rPr>
            </w:pPr>
            <w:r>
              <w:rPr>
                <w:b/>
                <w:bCs/>
              </w:rPr>
              <w:t xml:space="preserve">MILESTONE </w:t>
            </w:r>
            <w:r w:rsidRPr="0006393A">
              <w:rPr>
                <w:b/>
                <w:bCs/>
              </w:rPr>
              <w:t>IV</w:t>
            </w:r>
          </w:p>
        </w:tc>
        <w:tc>
          <w:tcPr>
            <w:tcW w:w="2977" w:type="dxa"/>
            <w:shd w:val="clear" w:color="auto" w:fill="D9D9D9" w:themeFill="background1" w:themeFillShade="D9"/>
            <w:vAlign w:val="center"/>
          </w:tcPr>
          <w:p w14:paraId="7672DD71" w14:textId="77777777" w:rsidR="001F3600" w:rsidRDefault="001F3600" w:rsidP="00BE2E6B">
            <w:pPr>
              <w:ind w:firstLine="0"/>
            </w:pPr>
          </w:p>
        </w:tc>
        <w:tc>
          <w:tcPr>
            <w:tcW w:w="4576" w:type="dxa"/>
            <w:shd w:val="clear" w:color="auto" w:fill="D9D9D9" w:themeFill="background1" w:themeFillShade="D9"/>
            <w:vAlign w:val="center"/>
          </w:tcPr>
          <w:p w14:paraId="2FA63482" w14:textId="77777777" w:rsidR="001F3600" w:rsidRDefault="00692467" w:rsidP="00BE2E6B">
            <w:pPr>
              <w:ind w:firstLine="0"/>
              <w:jc w:val="right"/>
            </w:pPr>
            <w:r>
              <w:t>Submit master thesis</w:t>
            </w:r>
          </w:p>
        </w:tc>
      </w:tr>
      <w:tr w:rsidR="00101BBF" w14:paraId="2B638B3B" w14:textId="77777777" w:rsidTr="009C2ACD">
        <w:trPr>
          <w:trHeight w:val="737"/>
        </w:trPr>
        <w:tc>
          <w:tcPr>
            <w:tcW w:w="1843" w:type="dxa"/>
            <w:vAlign w:val="center"/>
          </w:tcPr>
          <w:p w14:paraId="2A9FE640" w14:textId="615B866C" w:rsidR="00101BBF" w:rsidRPr="00AA1692" w:rsidRDefault="00826947" w:rsidP="00835CB1">
            <w:pPr>
              <w:ind w:firstLine="0"/>
              <w:rPr>
                <w:b/>
                <w:bCs/>
              </w:rPr>
            </w:pPr>
            <w:r>
              <w:rPr>
                <w:b/>
                <w:bCs/>
              </w:rPr>
              <w:t>06.03</w:t>
            </w:r>
            <w:r w:rsidR="00813EF7">
              <w:rPr>
                <w:b/>
                <w:bCs/>
              </w:rPr>
              <w:t>.</w:t>
            </w:r>
            <w:r>
              <w:rPr>
                <w:b/>
                <w:bCs/>
              </w:rPr>
              <w:t xml:space="preserve"> </w:t>
            </w:r>
            <w:r w:rsidR="00F45DA7">
              <w:rPr>
                <w:b/>
                <w:bCs/>
              </w:rPr>
              <w:t>–</w:t>
            </w:r>
            <w:r>
              <w:rPr>
                <w:b/>
                <w:bCs/>
              </w:rPr>
              <w:t xml:space="preserve"> 3</w:t>
            </w:r>
            <w:r w:rsidR="00F45DA7">
              <w:rPr>
                <w:b/>
                <w:bCs/>
              </w:rPr>
              <w:t>1.03</w:t>
            </w:r>
            <w:r w:rsidR="00813EF7">
              <w:rPr>
                <w:b/>
                <w:bCs/>
              </w:rPr>
              <w:t>.</w:t>
            </w:r>
          </w:p>
        </w:tc>
        <w:tc>
          <w:tcPr>
            <w:tcW w:w="2977" w:type="dxa"/>
            <w:vAlign w:val="center"/>
          </w:tcPr>
          <w:p w14:paraId="5350DC9F" w14:textId="77777777" w:rsidR="00101BBF" w:rsidRDefault="00101BBF" w:rsidP="00835CB1">
            <w:pPr>
              <w:ind w:firstLine="0"/>
            </w:pPr>
          </w:p>
        </w:tc>
        <w:tc>
          <w:tcPr>
            <w:tcW w:w="4576" w:type="dxa"/>
            <w:vAlign w:val="center"/>
          </w:tcPr>
          <w:p w14:paraId="602CA284" w14:textId="77777777" w:rsidR="00101BBF" w:rsidRDefault="00101BBF" w:rsidP="00B17119">
            <w:pPr>
              <w:ind w:firstLine="0"/>
              <w:jc w:val="right"/>
            </w:pPr>
            <w:r>
              <w:t>Review and correction</w:t>
            </w:r>
            <w:r w:rsidR="00433542">
              <w:t>s</w:t>
            </w:r>
          </w:p>
        </w:tc>
      </w:tr>
      <w:tr w:rsidR="00101BBF" w14:paraId="4FA85A71" w14:textId="77777777" w:rsidTr="009C2ACD">
        <w:trPr>
          <w:trHeight w:val="794"/>
        </w:trPr>
        <w:tc>
          <w:tcPr>
            <w:tcW w:w="1843" w:type="dxa"/>
            <w:vAlign w:val="center"/>
          </w:tcPr>
          <w:p w14:paraId="24E111C7" w14:textId="77777777" w:rsidR="00101BBF" w:rsidRPr="00AA1692" w:rsidRDefault="00101BBF" w:rsidP="00835CB1">
            <w:pPr>
              <w:ind w:firstLine="0"/>
              <w:rPr>
                <w:b/>
                <w:bCs/>
              </w:rPr>
            </w:pPr>
          </w:p>
        </w:tc>
        <w:tc>
          <w:tcPr>
            <w:tcW w:w="2977" w:type="dxa"/>
            <w:vAlign w:val="center"/>
          </w:tcPr>
          <w:p w14:paraId="6973D3BC" w14:textId="77777777" w:rsidR="00101BBF" w:rsidRDefault="00101BBF" w:rsidP="00835CB1">
            <w:pPr>
              <w:ind w:firstLine="0"/>
            </w:pPr>
          </w:p>
        </w:tc>
        <w:tc>
          <w:tcPr>
            <w:tcW w:w="4576" w:type="dxa"/>
            <w:vAlign w:val="center"/>
          </w:tcPr>
          <w:p w14:paraId="1B8EC856" w14:textId="77777777" w:rsidR="00101BBF" w:rsidRDefault="00101BBF" w:rsidP="00B17119">
            <w:pPr>
              <w:ind w:firstLine="0"/>
              <w:jc w:val="right"/>
            </w:pPr>
          </w:p>
        </w:tc>
      </w:tr>
    </w:tbl>
    <w:p w14:paraId="08A27AAB" w14:textId="77777777" w:rsidR="00835CB1" w:rsidRDefault="00835CB1">
      <w:pPr>
        <w:spacing w:after="160" w:line="259" w:lineRule="auto"/>
        <w:ind w:firstLine="0"/>
        <w:jc w:val="left"/>
        <w:rPr>
          <w:rFonts w:eastAsiaTheme="majorEastAsia" w:cstheme="majorBidi"/>
          <w:b/>
          <w:sz w:val="26"/>
          <w:szCs w:val="26"/>
        </w:rPr>
      </w:pPr>
      <w:r>
        <w:br w:type="page"/>
      </w:r>
    </w:p>
    <w:p w14:paraId="5C48AEE3" w14:textId="77777777" w:rsidR="009771B5" w:rsidRDefault="008E3835" w:rsidP="00F116C6">
      <w:pPr>
        <w:pStyle w:val="berschrift1"/>
      </w:pPr>
      <w:bookmarkStart w:id="45" w:name="_Toc41830562"/>
      <w:r w:rsidRPr="003327A0">
        <w:lastRenderedPageBreak/>
        <w:t>References</w:t>
      </w:r>
      <w:bookmarkEnd w:id="45"/>
    </w:p>
    <w:p w14:paraId="1C2F9658" w14:textId="1E13C7E8" w:rsidR="006A692C" w:rsidRPr="006A692C" w:rsidRDefault="00F116C6" w:rsidP="006A692C">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6A692C" w:rsidRPr="006A692C">
        <w:rPr>
          <w:noProof/>
          <w:sz w:val="18"/>
          <w:szCs w:val="24"/>
        </w:rPr>
        <w:t xml:space="preserve">Cassou, C. (2008) ‘Intraseasonal interaction between the Madden-Julian Oscillation and the North Atlantic Oscillation’, </w:t>
      </w:r>
      <w:r w:rsidR="006A692C" w:rsidRPr="006A692C">
        <w:rPr>
          <w:i/>
          <w:iCs/>
          <w:noProof/>
          <w:sz w:val="18"/>
          <w:szCs w:val="24"/>
        </w:rPr>
        <w:t>Nature</w:t>
      </w:r>
      <w:r w:rsidR="006A692C" w:rsidRPr="006A692C">
        <w:rPr>
          <w:noProof/>
          <w:sz w:val="18"/>
          <w:szCs w:val="24"/>
        </w:rPr>
        <w:t>, 455(7212), pp. 523–527. doi: 10.1038/nature07286.</w:t>
      </w:r>
    </w:p>
    <w:p w14:paraId="68A77F3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awson, A. (2016) ‘eofs: A Library for EOF Analysis of Meteorological, Oceanographic, and Climate Data’, </w:t>
      </w:r>
      <w:r w:rsidRPr="006A692C">
        <w:rPr>
          <w:i/>
          <w:iCs/>
          <w:noProof/>
          <w:sz w:val="18"/>
          <w:szCs w:val="24"/>
        </w:rPr>
        <w:t>Journal of Open Research Software</w:t>
      </w:r>
      <w:r w:rsidRPr="006A692C">
        <w:rPr>
          <w:noProof/>
          <w:sz w:val="18"/>
          <w:szCs w:val="24"/>
        </w:rPr>
        <w:t>, 4, pp. 4–7. doi: 10.5334/jors.122.</w:t>
      </w:r>
    </w:p>
    <w:p w14:paraId="7CC750B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elucchi, M. A. and Jacobson, M. Z. (2011) ‘Providing all global energy with wind, water, and solar power, Part II: Reliability, system and transmission costs, and policies’, </w:t>
      </w:r>
      <w:r w:rsidRPr="006A692C">
        <w:rPr>
          <w:i/>
          <w:iCs/>
          <w:noProof/>
          <w:sz w:val="18"/>
          <w:szCs w:val="24"/>
        </w:rPr>
        <w:t>Energy Policy</w:t>
      </w:r>
      <w:r w:rsidRPr="006A692C">
        <w:rPr>
          <w:noProof/>
          <w:sz w:val="18"/>
          <w:szCs w:val="24"/>
        </w:rPr>
        <w:t>. Elsevier, 39(3), pp. 1170–1190. doi: 10.1016/j.enpol.2010.11.045.</w:t>
      </w:r>
    </w:p>
    <w:p w14:paraId="05716FFB"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abak, I. and Korpås, M. (2016) ‘Variability Characteristics of European Wind and Solar Power Resources—A Review’, </w:t>
      </w:r>
      <w:r w:rsidRPr="006A692C">
        <w:rPr>
          <w:i/>
          <w:iCs/>
          <w:noProof/>
          <w:sz w:val="18"/>
          <w:szCs w:val="24"/>
        </w:rPr>
        <w:t>Energies</w:t>
      </w:r>
      <w:r w:rsidRPr="006A692C">
        <w:rPr>
          <w:noProof/>
          <w:sz w:val="18"/>
          <w:szCs w:val="24"/>
        </w:rPr>
        <w:t>, 9(6), pp. 1–31. doi: 10.3390/en9060449.</w:t>
      </w:r>
    </w:p>
    <w:p w14:paraId="6BE19379"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ms, C. M., Beerli, R., Pfenninger, S., Staffell, I. and Wernli, H. (2017) ‘Balancing Europe’s wind-power output through spatial deployment informed by weather regimes’, </w:t>
      </w:r>
      <w:r w:rsidRPr="006A692C">
        <w:rPr>
          <w:i/>
          <w:iCs/>
          <w:noProof/>
          <w:sz w:val="18"/>
          <w:szCs w:val="24"/>
        </w:rPr>
        <w:t>Nature Climate Change</w:t>
      </w:r>
      <w:r w:rsidRPr="006A692C">
        <w:rPr>
          <w:noProof/>
          <w:sz w:val="18"/>
          <w:szCs w:val="24"/>
        </w:rPr>
        <w:t>, 7(8), pp. 557–562. doi: 10.1038/NCLIMATE3338.</w:t>
      </w:r>
    </w:p>
    <w:p w14:paraId="47E3780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ide, D., von Bremen, L., Greiner, M., Hoffmann, C., Speckmann, M. and Bofinger, S. (2010) ‘Seasonal optimal mix of wind and solar power in a future, highly renewable Europe’, </w:t>
      </w:r>
      <w:r w:rsidRPr="006A692C">
        <w:rPr>
          <w:i/>
          <w:iCs/>
          <w:noProof/>
          <w:sz w:val="18"/>
          <w:szCs w:val="24"/>
        </w:rPr>
        <w:t>Renewable Energy</w:t>
      </w:r>
      <w:r w:rsidRPr="006A692C">
        <w:rPr>
          <w:noProof/>
          <w:sz w:val="18"/>
          <w:szCs w:val="24"/>
        </w:rPr>
        <w:t>, 35(11), pp. 2483–2489. doi: 10.1016/j.renene.2010.03.012.</w:t>
      </w:r>
    </w:p>
    <w:p w14:paraId="7C7F7954"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nnermann, K. and Yang, X. (2018) </w:t>
      </w:r>
      <w:r w:rsidRPr="006A692C">
        <w:rPr>
          <w:i/>
          <w:iCs/>
          <w:noProof/>
          <w:sz w:val="18"/>
          <w:szCs w:val="24"/>
        </w:rPr>
        <w:t>ERA5 data documentation</w:t>
      </w:r>
      <w:r w:rsidRPr="006A692C">
        <w:rPr>
          <w:noProof/>
          <w:sz w:val="18"/>
          <w:szCs w:val="24"/>
        </w:rPr>
        <w:t xml:space="preserve">, </w:t>
      </w:r>
      <w:r w:rsidRPr="006A692C">
        <w:rPr>
          <w:i/>
          <w:iCs/>
          <w:noProof/>
          <w:sz w:val="18"/>
          <w:szCs w:val="24"/>
        </w:rPr>
        <w:t>European Centre for Medium-Range Weather Forecasts</w:t>
      </w:r>
      <w:r w:rsidRPr="006A692C">
        <w:rPr>
          <w:noProof/>
          <w:sz w:val="18"/>
          <w:szCs w:val="24"/>
        </w:rPr>
        <w:t>. Available at: https://confluence.ecmwf.int/display/CKB/ERA5+data+documentation (Accessed: 22 April 2020).</w:t>
      </w:r>
    </w:p>
    <w:p w14:paraId="415E89D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d, T., Gottschalg, R., Beyer, H. G. and Topič, M. (2010) ‘Mapping the performance of PV modules, effects of module type and data averaging’, </w:t>
      </w:r>
      <w:r w:rsidRPr="006A692C">
        <w:rPr>
          <w:i/>
          <w:iCs/>
          <w:noProof/>
          <w:sz w:val="18"/>
          <w:szCs w:val="24"/>
        </w:rPr>
        <w:t>Solar Energy</w:t>
      </w:r>
      <w:r w:rsidRPr="006A692C">
        <w:rPr>
          <w:noProof/>
          <w:sz w:val="18"/>
          <w:szCs w:val="24"/>
        </w:rPr>
        <w:t>, 84(2), pp. 324–338. doi: 10.1016/j.solener.2009.12.002.</w:t>
      </w:r>
    </w:p>
    <w:p w14:paraId="62DB06E6"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me, M. (2016) ‘1.5 °C and climate research after the Paris Agreement’, </w:t>
      </w:r>
      <w:r w:rsidRPr="006A692C">
        <w:rPr>
          <w:i/>
          <w:iCs/>
          <w:noProof/>
          <w:sz w:val="18"/>
          <w:szCs w:val="24"/>
        </w:rPr>
        <w:t>Nature Climate Change</w:t>
      </w:r>
      <w:r w:rsidRPr="006A692C">
        <w:rPr>
          <w:noProof/>
          <w:sz w:val="18"/>
          <w:szCs w:val="24"/>
        </w:rPr>
        <w:t>. Nature Publishing Group, 6(3), pp. 222–224. doi: 10.1038/nclimate2939.</w:t>
      </w:r>
    </w:p>
    <w:p w14:paraId="07A480D2"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Jäger-Waldau, A. (2019) </w:t>
      </w:r>
      <w:r w:rsidRPr="006A692C">
        <w:rPr>
          <w:i/>
          <w:iCs/>
          <w:noProof/>
          <w:sz w:val="18"/>
          <w:szCs w:val="24"/>
        </w:rPr>
        <w:t>PV Status Report 2019</w:t>
      </w:r>
      <w:r w:rsidRPr="006A692C">
        <w:rPr>
          <w:noProof/>
          <w:sz w:val="18"/>
          <w:szCs w:val="24"/>
        </w:rPr>
        <w:t xml:space="preserve">, </w:t>
      </w:r>
      <w:r w:rsidRPr="006A692C">
        <w:rPr>
          <w:i/>
          <w:iCs/>
          <w:noProof/>
          <w:sz w:val="18"/>
          <w:szCs w:val="24"/>
        </w:rPr>
        <w:t>EUR 29938 EN, Publications Office of the European Union</w:t>
      </w:r>
      <w:r w:rsidRPr="006A692C">
        <w:rPr>
          <w:noProof/>
          <w:sz w:val="18"/>
          <w:szCs w:val="24"/>
        </w:rPr>
        <w:t>. Luxembourg. doi: 10.2760/326629.</w:t>
      </w:r>
    </w:p>
    <w:p w14:paraId="4CEEB4E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Lauret, P., Boland, J. and Ridley, B. (2013) ‘Bayesian statistical analysis applied to solar radiation modelling’, </w:t>
      </w:r>
      <w:r w:rsidRPr="006A692C">
        <w:rPr>
          <w:i/>
          <w:iCs/>
          <w:noProof/>
          <w:sz w:val="18"/>
          <w:szCs w:val="24"/>
        </w:rPr>
        <w:t>Renewable Energy</w:t>
      </w:r>
      <w:r w:rsidRPr="006A692C">
        <w:rPr>
          <w:noProof/>
          <w:sz w:val="18"/>
          <w:szCs w:val="24"/>
        </w:rPr>
        <w:t>, 49, pp. 124–127. doi: 10.1016/j.renene.2012.01.049.</w:t>
      </w:r>
    </w:p>
    <w:p w14:paraId="7C9F001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chelangeli, P. A., Vautard, R. and Legras, B. (1995) ‘Weather regimes: recurrence and quasi stationarity’, </w:t>
      </w:r>
      <w:r w:rsidRPr="006A692C">
        <w:rPr>
          <w:i/>
          <w:iCs/>
          <w:noProof/>
          <w:sz w:val="18"/>
          <w:szCs w:val="24"/>
        </w:rPr>
        <w:t>Journal of the Atmospheric Sciences</w:t>
      </w:r>
      <w:r w:rsidRPr="006A692C">
        <w:rPr>
          <w:noProof/>
          <w:sz w:val="18"/>
          <w:szCs w:val="24"/>
        </w:rPr>
        <w:t>, pp. 1237–1256. doi: 10.1175/1520-0469(1995)052&lt;1237:WRRAQS&gt;2.0.CO;2.</w:t>
      </w:r>
    </w:p>
    <w:p w14:paraId="7AD3946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lls, A. and Wiser, R. (2010) </w:t>
      </w:r>
      <w:r w:rsidRPr="006A692C">
        <w:rPr>
          <w:i/>
          <w:iCs/>
          <w:noProof/>
          <w:sz w:val="18"/>
          <w:szCs w:val="24"/>
        </w:rPr>
        <w:t>Implications of Wide-Area Geographic Diversity for Short- Term Variability of Solar Power</w:t>
      </w:r>
      <w:r w:rsidRPr="006A692C">
        <w:rPr>
          <w:noProof/>
          <w:sz w:val="18"/>
          <w:szCs w:val="24"/>
        </w:rPr>
        <w:t xml:space="preserve">, </w:t>
      </w:r>
      <w:r w:rsidRPr="006A692C">
        <w:rPr>
          <w:i/>
          <w:iCs/>
          <w:noProof/>
          <w:sz w:val="18"/>
          <w:szCs w:val="24"/>
        </w:rPr>
        <w:t>Energy</w:t>
      </w:r>
      <w:r w:rsidRPr="006A692C">
        <w:rPr>
          <w:noProof/>
          <w:sz w:val="18"/>
          <w:szCs w:val="24"/>
        </w:rPr>
        <w:t>. Berkeley, CA (United States). doi: 10.2172/986925.</w:t>
      </w:r>
    </w:p>
    <w:p w14:paraId="21F1EF3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6A692C">
        <w:rPr>
          <w:i/>
          <w:iCs/>
          <w:noProof/>
          <w:sz w:val="18"/>
          <w:szCs w:val="24"/>
        </w:rPr>
        <w:t>Journal of Machine Learning Research</w:t>
      </w:r>
      <w:r w:rsidRPr="006A692C">
        <w:rPr>
          <w:noProof/>
          <w:sz w:val="18"/>
          <w:szCs w:val="24"/>
        </w:rPr>
        <w:t>, 12, pp. 2825–2830.</w:t>
      </w:r>
    </w:p>
    <w:p w14:paraId="5973E8A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fenninger, S. and Staffell, I. (2016) ‘Long-term patterns of European PV output using 30 years of validated hourly reanalysis and satellite data’, </w:t>
      </w:r>
      <w:r w:rsidRPr="006A692C">
        <w:rPr>
          <w:i/>
          <w:iCs/>
          <w:noProof/>
          <w:sz w:val="18"/>
          <w:szCs w:val="24"/>
        </w:rPr>
        <w:t>Energy</w:t>
      </w:r>
      <w:r w:rsidRPr="006A692C">
        <w:rPr>
          <w:noProof/>
          <w:sz w:val="18"/>
          <w:szCs w:val="24"/>
        </w:rPr>
        <w:t>, 114, pp. 1251–1265. doi: 10.1016/j.energy.2016.08.060.</w:t>
      </w:r>
    </w:p>
    <w:p w14:paraId="4EB215C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am, M., Bogdanov, D., Aghahosseini, A., Oyewo, A., Gulagi, A., Child, M. and Fell, H.-J. (2019) ‘Global Energy System based on 100% Renewable Energy – Power, Heat, Transport and Desalination Sectors’, </w:t>
      </w:r>
      <w:r w:rsidRPr="006A692C">
        <w:rPr>
          <w:i/>
          <w:iCs/>
          <w:noProof/>
          <w:sz w:val="18"/>
          <w:szCs w:val="24"/>
        </w:rPr>
        <w:t>Study by Lappeenranta University of Technology and Energy Watch Group</w:t>
      </w:r>
      <w:r w:rsidRPr="006A692C">
        <w:rPr>
          <w:noProof/>
          <w:sz w:val="18"/>
          <w:szCs w:val="24"/>
        </w:rPr>
        <w:t>. Berlin, 1(March), pp. 1–321.</w:t>
      </w:r>
    </w:p>
    <w:p w14:paraId="20FB5B53"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idley, B., Boland, J. and Lauret, P. (2010) ‘Modelling of diffuse solar fraction with multiple predictors’, </w:t>
      </w:r>
      <w:r w:rsidRPr="006A692C">
        <w:rPr>
          <w:i/>
          <w:iCs/>
          <w:noProof/>
          <w:sz w:val="18"/>
          <w:szCs w:val="24"/>
        </w:rPr>
        <w:t>Renewable Energy</w:t>
      </w:r>
      <w:r w:rsidRPr="006A692C">
        <w:rPr>
          <w:noProof/>
          <w:sz w:val="18"/>
          <w:szCs w:val="24"/>
        </w:rPr>
        <w:t>, 35(2), pp. 478–483. doi: 10.1016/j.renene.2009.07.018.</w:t>
      </w:r>
    </w:p>
    <w:p w14:paraId="65EB50A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antos-Alamillos, F. J., Pozo-Vázquez, D., Ruiz-Arias, J. A., Von Bremen, L. and Tovar-Pescador, J. (2015) ‘Combining wind farms with concentrating solar plants to provide stable renewable power’, </w:t>
      </w:r>
      <w:r w:rsidRPr="006A692C">
        <w:rPr>
          <w:i/>
          <w:iCs/>
          <w:noProof/>
          <w:sz w:val="18"/>
          <w:szCs w:val="24"/>
        </w:rPr>
        <w:t>Renewable Energy</w:t>
      </w:r>
      <w:r w:rsidRPr="006A692C">
        <w:rPr>
          <w:noProof/>
          <w:sz w:val="18"/>
          <w:szCs w:val="24"/>
        </w:rPr>
        <w:t>, 76(2015), pp. 539–550. doi: 10.1016/j.renene.2014.11.055.</w:t>
      </w:r>
    </w:p>
    <w:p w14:paraId="0F82C84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tram, B. N. (2016) ‘Key challenges to expanding renewable energy’, </w:t>
      </w:r>
      <w:r w:rsidRPr="006A692C">
        <w:rPr>
          <w:i/>
          <w:iCs/>
          <w:noProof/>
          <w:sz w:val="18"/>
          <w:szCs w:val="24"/>
        </w:rPr>
        <w:t>Energy Policy</w:t>
      </w:r>
      <w:r w:rsidRPr="006A692C">
        <w:rPr>
          <w:noProof/>
          <w:sz w:val="18"/>
          <w:szCs w:val="24"/>
        </w:rPr>
        <w:t>, 96, pp. 728–734. doi: 10.1016/j.enpol.2016.05.034.</w:t>
      </w:r>
    </w:p>
    <w:p w14:paraId="274B0871"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weerts, B., Pfenninger, S., Yang, S., Folini, D., van der Zwaan, B. and Wild, M. (2019) ‘Estimation of losses in solar energy production from air pollution in China since 1960 using surface radiation data’, </w:t>
      </w:r>
      <w:r w:rsidRPr="006A692C">
        <w:rPr>
          <w:i/>
          <w:iCs/>
          <w:noProof/>
          <w:sz w:val="18"/>
          <w:szCs w:val="24"/>
        </w:rPr>
        <w:t>Nature Energy</w:t>
      </w:r>
      <w:r w:rsidRPr="006A692C">
        <w:rPr>
          <w:noProof/>
          <w:sz w:val="18"/>
          <w:szCs w:val="24"/>
        </w:rPr>
        <w:t>, 4(8), pp. 657–663. doi: 10.1038/s41560-019-0412-4.</w:t>
      </w:r>
    </w:p>
    <w:p w14:paraId="048FA20F"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Van Der Wiel, K., Bloomfield, H. C., Lee, R. W., Stoop, L. P., Blackport, R., Screen, J. A. and Selten, F. M. (2019) ‘The influence of weather regimes on European renewable energy production and demand’, </w:t>
      </w:r>
      <w:r w:rsidRPr="006A692C">
        <w:rPr>
          <w:i/>
          <w:iCs/>
          <w:noProof/>
          <w:sz w:val="18"/>
          <w:szCs w:val="24"/>
        </w:rPr>
        <w:t>Environmental Research Letters</w:t>
      </w:r>
      <w:r w:rsidRPr="006A692C">
        <w:rPr>
          <w:noProof/>
          <w:sz w:val="18"/>
          <w:szCs w:val="24"/>
        </w:rPr>
        <w:t xml:space="preserve">, 14(9). doi: </w:t>
      </w:r>
      <w:r w:rsidRPr="006A692C">
        <w:rPr>
          <w:noProof/>
          <w:sz w:val="18"/>
          <w:szCs w:val="24"/>
        </w:rPr>
        <w:lastRenderedPageBreak/>
        <w:t>10.1088/1748-9326/ab38d3.</w:t>
      </w:r>
    </w:p>
    <w:p w14:paraId="1548C61C" w14:textId="77777777" w:rsidR="006A692C" w:rsidRPr="006A692C" w:rsidRDefault="006A692C" w:rsidP="006A692C">
      <w:pPr>
        <w:widowControl w:val="0"/>
        <w:autoSpaceDE w:val="0"/>
        <w:autoSpaceDN w:val="0"/>
        <w:adjustRightInd w:val="0"/>
        <w:spacing w:after="120" w:line="240" w:lineRule="auto"/>
        <w:rPr>
          <w:noProof/>
          <w:sz w:val="18"/>
        </w:rPr>
      </w:pPr>
      <w:r w:rsidRPr="006A692C">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6A692C">
        <w:rPr>
          <w:i/>
          <w:iCs/>
          <w:noProof/>
          <w:sz w:val="18"/>
          <w:szCs w:val="24"/>
        </w:rPr>
        <w:t>Solar Energy</w:t>
      </w:r>
      <w:r w:rsidRPr="006A692C">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182F6A">
      <w:headerReference w:type="default" r:id="rId14"/>
      <w:headerReference w:type="first" r:id="rId15"/>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B2F56" w14:textId="77777777" w:rsidR="00F36F50" w:rsidRDefault="00F36F50" w:rsidP="00D26A32">
      <w:pPr>
        <w:spacing w:line="240" w:lineRule="auto"/>
      </w:pPr>
      <w:r>
        <w:separator/>
      </w:r>
    </w:p>
  </w:endnote>
  <w:endnote w:type="continuationSeparator" w:id="0">
    <w:p w14:paraId="0AA3A12B" w14:textId="77777777" w:rsidR="00F36F50" w:rsidRDefault="00F36F50"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E5F952" w14:textId="77777777" w:rsidR="00F36F50" w:rsidRDefault="00F36F50" w:rsidP="00D26A32">
      <w:pPr>
        <w:spacing w:line="240" w:lineRule="auto"/>
      </w:pPr>
      <w:r>
        <w:separator/>
      </w:r>
    </w:p>
  </w:footnote>
  <w:footnote w:type="continuationSeparator" w:id="0">
    <w:p w14:paraId="5B03B3FD" w14:textId="77777777" w:rsidR="00F36F50" w:rsidRDefault="00F36F50"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DFB1" w14:textId="77777777" w:rsidR="0091754E" w:rsidRPr="001F40E5" w:rsidRDefault="0091754E">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56D17" w14:textId="77777777" w:rsidR="0091754E" w:rsidRDefault="0091754E" w:rsidP="00A15F0B">
    <w:pPr>
      <w:pStyle w:val="Kopfzeile"/>
    </w:pPr>
    <w:r>
      <w:rPr>
        <w:noProof/>
      </w:rPr>
      <w:drawing>
        <wp:anchor distT="0" distB="0" distL="114300" distR="114300" simplePos="0" relativeHeight="251661312" behindDoc="0" locked="0" layoutInCell="1" allowOverlap="1" wp14:anchorId="67417AF5" wp14:editId="5616F2BA">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496AAEB9" wp14:editId="1CBDD14A">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912D4CE" wp14:editId="227AC345">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3BE6C99F" w14:textId="77777777" w:rsidR="0091754E" w:rsidRDefault="009175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1314B5"/>
    <w:multiLevelType w:val="multilevel"/>
    <w:tmpl w:val="14AAFE00"/>
    <w:lvl w:ilvl="0">
      <w:start w:val="1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2"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14"/>
  </w:num>
  <w:num w:numId="3">
    <w:abstractNumId w:val="7"/>
  </w:num>
  <w:num w:numId="4">
    <w:abstractNumId w:val="4"/>
  </w:num>
  <w:num w:numId="5">
    <w:abstractNumId w:val="0"/>
  </w:num>
  <w:num w:numId="6">
    <w:abstractNumId w:val="5"/>
  </w:num>
  <w:num w:numId="7">
    <w:abstractNumId w:val="15"/>
  </w:num>
  <w:num w:numId="8">
    <w:abstractNumId w:val="12"/>
  </w:num>
  <w:num w:numId="9">
    <w:abstractNumId w:val="9"/>
  </w:num>
  <w:num w:numId="10">
    <w:abstractNumId w:val="6"/>
  </w:num>
  <w:num w:numId="11">
    <w:abstractNumId w:val="2"/>
  </w:num>
  <w:num w:numId="12">
    <w:abstractNumId w:val="1"/>
  </w:num>
  <w:num w:numId="13">
    <w:abstractNumId w:val="8"/>
  </w:num>
  <w:num w:numId="14">
    <w:abstractNumId w:val="16"/>
  </w:num>
  <w:num w:numId="15">
    <w:abstractNumId w:val="13"/>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13880"/>
    <w:rsid w:val="00013F6C"/>
    <w:rsid w:val="00014E07"/>
    <w:rsid w:val="00015FCE"/>
    <w:rsid w:val="000213BC"/>
    <w:rsid w:val="00027BB5"/>
    <w:rsid w:val="00034899"/>
    <w:rsid w:val="0003638F"/>
    <w:rsid w:val="00041793"/>
    <w:rsid w:val="0004313C"/>
    <w:rsid w:val="00052843"/>
    <w:rsid w:val="00052B26"/>
    <w:rsid w:val="00053AE6"/>
    <w:rsid w:val="00060375"/>
    <w:rsid w:val="00060948"/>
    <w:rsid w:val="00061137"/>
    <w:rsid w:val="00061342"/>
    <w:rsid w:val="00062207"/>
    <w:rsid w:val="00062D61"/>
    <w:rsid w:val="00063327"/>
    <w:rsid w:val="0006393A"/>
    <w:rsid w:val="00063AB5"/>
    <w:rsid w:val="00064747"/>
    <w:rsid w:val="00064AD7"/>
    <w:rsid w:val="00090BC5"/>
    <w:rsid w:val="00095476"/>
    <w:rsid w:val="000A5909"/>
    <w:rsid w:val="000B5DFB"/>
    <w:rsid w:val="000C02F3"/>
    <w:rsid w:val="000C062C"/>
    <w:rsid w:val="000C0DF1"/>
    <w:rsid w:val="000C1695"/>
    <w:rsid w:val="000C246C"/>
    <w:rsid w:val="000C2725"/>
    <w:rsid w:val="000C6378"/>
    <w:rsid w:val="000C715C"/>
    <w:rsid w:val="000C75DD"/>
    <w:rsid w:val="000D0D43"/>
    <w:rsid w:val="000D20E7"/>
    <w:rsid w:val="000D4733"/>
    <w:rsid w:val="000F20D0"/>
    <w:rsid w:val="000F2BFA"/>
    <w:rsid w:val="000F75AB"/>
    <w:rsid w:val="00100B88"/>
    <w:rsid w:val="00100DCF"/>
    <w:rsid w:val="00101837"/>
    <w:rsid w:val="00101BBF"/>
    <w:rsid w:val="00103966"/>
    <w:rsid w:val="0010396E"/>
    <w:rsid w:val="0010770F"/>
    <w:rsid w:val="00117A82"/>
    <w:rsid w:val="00121B3B"/>
    <w:rsid w:val="001240CB"/>
    <w:rsid w:val="001255AE"/>
    <w:rsid w:val="0012781E"/>
    <w:rsid w:val="00130696"/>
    <w:rsid w:val="00133CB5"/>
    <w:rsid w:val="00134B5F"/>
    <w:rsid w:val="00135629"/>
    <w:rsid w:val="001356FF"/>
    <w:rsid w:val="00141ED8"/>
    <w:rsid w:val="00142927"/>
    <w:rsid w:val="00143E23"/>
    <w:rsid w:val="00145808"/>
    <w:rsid w:val="00145F38"/>
    <w:rsid w:val="001463F5"/>
    <w:rsid w:val="001530D0"/>
    <w:rsid w:val="001545C0"/>
    <w:rsid w:val="00155748"/>
    <w:rsid w:val="00155DA6"/>
    <w:rsid w:val="00156104"/>
    <w:rsid w:val="00161973"/>
    <w:rsid w:val="00166474"/>
    <w:rsid w:val="001713E7"/>
    <w:rsid w:val="00171456"/>
    <w:rsid w:val="0018099D"/>
    <w:rsid w:val="00182F6A"/>
    <w:rsid w:val="00187922"/>
    <w:rsid w:val="00192E52"/>
    <w:rsid w:val="00195FD2"/>
    <w:rsid w:val="00197783"/>
    <w:rsid w:val="001A045A"/>
    <w:rsid w:val="001A5CD1"/>
    <w:rsid w:val="001B39C5"/>
    <w:rsid w:val="001B4B50"/>
    <w:rsid w:val="001C0A60"/>
    <w:rsid w:val="001C0A72"/>
    <w:rsid w:val="001C157B"/>
    <w:rsid w:val="001C710C"/>
    <w:rsid w:val="001D29F8"/>
    <w:rsid w:val="001D3528"/>
    <w:rsid w:val="001E0132"/>
    <w:rsid w:val="001E2C98"/>
    <w:rsid w:val="001E3EF7"/>
    <w:rsid w:val="001E4471"/>
    <w:rsid w:val="001E4E0D"/>
    <w:rsid w:val="001E5053"/>
    <w:rsid w:val="001E5FA3"/>
    <w:rsid w:val="001E6859"/>
    <w:rsid w:val="001F2226"/>
    <w:rsid w:val="001F2C25"/>
    <w:rsid w:val="001F359A"/>
    <w:rsid w:val="001F3600"/>
    <w:rsid w:val="001F3DC4"/>
    <w:rsid w:val="001F40E5"/>
    <w:rsid w:val="001F414A"/>
    <w:rsid w:val="001F48A9"/>
    <w:rsid w:val="001F49EB"/>
    <w:rsid w:val="001F6BE2"/>
    <w:rsid w:val="00201D64"/>
    <w:rsid w:val="00202576"/>
    <w:rsid w:val="002030ED"/>
    <w:rsid w:val="00203817"/>
    <w:rsid w:val="002045F6"/>
    <w:rsid w:val="002114E3"/>
    <w:rsid w:val="002116A0"/>
    <w:rsid w:val="0021252E"/>
    <w:rsid w:val="00220BD8"/>
    <w:rsid w:val="00224F97"/>
    <w:rsid w:val="00230D91"/>
    <w:rsid w:val="00234F32"/>
    <w:rsid w:val="00241450"/>
    <w:rsid w:val="002422C2"/>
    <w:rsid w:val="00243ABD"/>
    <w:rsid w:val="00244485"/>
    <w:rsid w:val="00247314"/>
    <w:rsid w:val="00250D64"/>
    <w:rsid w:val="0025100C"/>
    <w:rsid w:val="0025662A"/>
    <w:rsid w:val="00262B18"/>
    <w:rsid w:val="00264603"/>
    <w:rsid w:val="002651A0"/>
    <w:rsid w:val="00267B7C"/>
    <w:rsid w:val="002731CA"/>
    <w:rsid w:val="00275990"/>
    <w:rsid w:val="00280A96"/>
    <w:rsid w:val="00280DA3"/>
    <w:rsid w:val="00282DA2"/>
    <w:rsid w:val="002926BF"/>
    <w:rsid w:val="00292A37"/>
    <w:rsid w:val="0029555B"/>
    <w:rsid w:val="00297149"/>
    <w:rsid w:val="002A2143"/>
    <w:rsid w:val="002A5209"/>
    <w:rsid w:val="002A57E9"/>
    <w:rsid w:val="002A7282"/>
    <w:rsid w:val="002B03F6"/>
    <w:rsid w:val="002C1D20"/>
    <w:rsid w:val="002C2C01"/>
    <w:rsid w:val="002C68FC"/>
    <w:rsid w:val="002D3F42"/>
    <w:rsid w:val="002D46B3"/>
    <w:rsid w:val="002D695A"/>
    <w:rsid w:val="002E746A"/>
    <w:rsid w:val="002F13B8"/>
    <w:rsid w:val="002F1FAA"/>
    <w:rsid w:val="002F2903"/>
    <w:rsid w:val="002F2FB9"/>
    <w:rsid w:val="002F433D"/>
    <w:rsid w:val="002F6181"/>
    <w:rsid w:val="00306E14"/>
    <w:rsid w:val="0031685C"/>
    <w:rsid w:val="003208E1"/>
    <w:rsid w:val="003211E0"/>
    <w:rsid w:val="00322E4B"/>
    <w:rsid w:val="0032482B"/>
    <w:rsid w:val="003264D6"/>
    <w:rsid w:val="00326AE5"/>
    <w:rsid w:val="00330089"/>
    <w:rsid w:val="003321EF"/>
    <w:rsid w:val="003327A0"/>
    <w:rsid w:val="00333DA0"/>
    <w:rsid w:val="00335124"/>
    <w:rsid w:val="00335752"/>
    <w:rsid w:val="00336352"/>
    <w:rsid w:val="00344B8E"/>
    <w:rsid w:val="00345D1A"/>
    <w:rsid w:val="00345E59"/>
    <w:rsid w:val="00350121"/>
    <w:rsid w:val="0035052A"/>
    <w:rsid w:val="00354840"/>
    <w:rsid w:val="00356490"/>
    <w:rsid w:val="0035757D"/>
    <w:rsid w:val="003578EF"/>
    <w:rsid w:val="00361A0F"/>
    <w:rsid w:val="00366534"/>
    <w:rsid w:val="00370105"/>
    <w:rsid w:val="00374B4C"/>
    <w:rsid w:val="00374FB8"/>
    <w:rsid w:val="0037560A"/>
    <w:rsid w:val="003758B3"/>
    <w:rsid w:val="00383405"/>
    <w:rsid w:val="00384A3C"/>
    <w:rsid w:val="00387BDC"/>
    <w:rsid w:val="00396A52"/>
    <w:rsid w:val="003A4609"/>
    <w:rsid w:val="003A637F"/>
    <w:rsid w:val="003A7958"/>
    <w:rsid w:val="003B1457"/>
    <w:rsid w:val="003B14F3"/>
    <w:rsid w:val="003B2308"/>
    <w:rsid w:val="003B313F"/>
    <w:rsid w:val="003B45E4"/>
    <w:rsid w:val="003B59E3"/>
    <w:rsid w:val="003B5C8E"/>
    <w:rsid w:val="003B7AF0"/>
    <w:rsid w:val="003C233A"/>
    <w:rsid w:val="003C2B61"/>
    <w:rsid w:val="003C2BC6"/>
    <w:rsid w:val="003D0572"/>
    <w:rsid w:val="003D5F1F"/>
    <w:rsid w:val="003D7E40"/>
    <w:rsid w:val="003E09BD"/>
    <w:rsid w:val="003E56DB"/>
    <w:rsid w:val="003E7EA4"/>
    <w:rsid w:val="003F0EDD"/>
    <w:rsid w:val="003F198B"/>
    <w:rsid w:val="003F36C2"/>
    <w:rsid w:val="003F4E65"/>
    <w:rsid w:val="003F622B"/>
    <w:rsid w:val="00400E08"/>
    <w:rsid w:val="004036E3"/>
    <w:rsid w:val="00404B8D"/>
    <w:rsid w:val="00406343"/>
    <w:rsid w:val="00411F3F"/>
    <w:rsid w:val="00412003"/>
    <w:rsid w:val="00416208"/>
    <w:rsid w:val="00417F8B"/>
    <w:rsid w:val="004204D1"/>
    <w:rsid w:val="00425A8E"/>
    <w:rsid w:val="00427B14"/>
    <w:rsid w:val="004321B5"/>
    <w:rsid w:val="00433542"/>
    <w:rsid w:val="004366BD"/>
    <w:rsid w:val="0044272D"/>
    <w:rsid w:val="00444987"/>
    <w:rsid w:val="00445504"/>
    <w:rsid w:val="00450153"/>
    <w:rsid w:val="004511DA"/>
    <w:rsid w:val="00454912"/>
    <w:rsid w:val="00460641"/>
    <w:rsid w:val="0046202C"/>
    <w:rsid w:val="00462F23"/>
    <w:rsid w:val="00463276"/>
    <w:rsid w:val="00464060"/>
    <w:rsid w:val="0047210E"/>
    <w:rsid w:val="004730DA"/>
    <w:rsid w:val="00482E8C"/>
    <w:rsid w:val="00483BB4"/>
    <w:rsid w:val="00484DDD"/>
    <w:rsid w:val="00486131"/>
    <w:rsid w:val="0049173E"/>
    <w:rsid w:val="0049657B"/>
    <w:rsid w:val="00496AEF"/>
    <w:rsid w:val="004A0B4A"/>
    <w:rsid w:val="004A54F0"/>
    <w:rsid w:val="004A6F3F"/>
    <w:rsid w:val="004B2458"/>
    <w:rsid w:val="004B3BBA"/>
    <w:rsid w:val="004B53C4"/>
    <w:rsid w:val="004B6712"/>
    <w:rsid w:val="004C346F"/>
    <w:rsid w:val="004C4018"/>
    <w:rsid w:val="004C426D"/>
    <w:rsid w:val="004C42EE"/>
    <w:rsid w:val="004C43CA"/>
    <w:rsid w:val="004C63FA"/>
    <w:rsid w:val="004C71FD"/>
    <w:rsid w:val="004C7DEF"/>
    <w:rsid w:val="004D049B"/>
    <w:rsid w:val="004D08D1"/>
    <w:rsid w:val="004D0D09"/>
    <w:rsid w:val="004D18E5"/>
    <w:rsid w:val="004D7AA2"/>
    <w:rsid w:val="004E3617"/>
    <w:rsid w:val="004E42DB"/>
    <w:rsid w:val="004E6AE3"/>
    <w:rsid w:val="004F1103"/>
    <w:rsid w:val="004F29D9"/>
    <w:rsid w:val="004F2B92"/>
    <w:rsid w:val="004F5735"/>
    <w:rsid w:val="00502CF6"/>
    <w:rsid w:val="005033BF"/>
    <w:rsid w:val="00505540"/>
    <w:rsid w:val="0051322B"/>
    <w:rsid w:val="00517C53"/>
    <w:rsid w:val="00523D85"/>
    <w:rsid w:val="005249A3"/>
    <w:rsid w:val="00526982"/>
    <w:rsid w:val="00542D95"/>
    <w:rsid w:val="00543D19"/>
    <w:rsid w:val="00544311"/>
    <w:rsid w:val="00547085"/>
    <w:rsid w:val="00550C80"/>
    <w:rsid w:val="0055142B"/>
    <w:rsid w:val="005514A3"/>
    <w:rsid w:val="00551D67"/>
    <w:rsid w:val="005559F3"/>
    <w:rsid w:val="00557261"/>
    <w:rsid w:val="00557EED"/>
    <w:rsid w:val="00560B58"/>
    <w:rsid w:val="00561D73"/>
    <w:rsid w:val="00564951"/>
    <w:rsid w:val="005649BE"/>
    <w:rsid w:val="005658E5"/>
    <w:rsid w:val="00571A7A"/>
    <w:rsid w:val="00572584"/>
    <w:rsid w:val="00580923"/>
    <w:rsid w:val="00580BAC"/>
    <w:rsid w:val="005823DF"/>
    <w:rsid w:val="00582CB0"/>
    <w:rsid w:val="00583179"/>
    <w:rsid w:val="00583E7F"/>
    <w:rsid w:val="0058518C"/>
    <w:rsid w:val="00586705"/>
    <w:rsid w:val="00587C98"/>
    <w:rsid w:val="005A044F"/>
    <w:rsid w:val="005A0891"/>
    <w:rsid w:val="005A5DB9"/>
    <w:rsid w:val="005B365B"/>
    <w:rsid w:val="005B4ABA"/>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F3283"/>
    <w:rsid w:val="005F7AF8"/>
    <w:rsid w:val="00600EE7"/>
    <w:rsid w:val="00602C3C"/>
    <w:rsid w:val="00602F35"/>
    <w:rsid w:val="006040EF"/>
    <w:rsid w:val="00605FF3"/>
    <w:rsid w:val="006104FF"/>
    <w:rsid w:val="0061098E"/>
    <w:rsid w:val="00612BD4"/>
    <w:rsid w:val="00613B86"/>
    <w:rsid w:val="006154F9"/>
    <w:rsid w:val="00616C76"/>
    <w:rsid w:val="00616CB0"/>
    <w:rsid w:val="0062323F"/>
    <w:rsid w:val="00623A8D"/>
    <w:rsid w:val="00632708"/>
    <w:rsid w:val="00633FDF"/>
    <w:rsid w:val="006373B1"/>
    <w:rsid w:val="0063764C"/>
    <w:rsid w:val="006464DB"/>
    <w:rsid w:val="006466D5"/>
    <w:rsid w:val="006469DF"/>
    <w:rsid w:val="00655CD2"/>
    <w:rsid w:val="00664AB1"/>
    <w:rsid w:val="006677B8"/>
    <w:rsid w:val="00667F74"/>
    <w:rsid w:val="006779F1"/>
    <w:rsid w:val="00684FA4"/>
    <w:rsid w:val="00685CB1"/>
    <w:rsid w:val="00686A3C"/>
    <w:rsid w:val="006917CC"/>
    <w:rsid w:val="00692467"/>
    <w:rsid w:val="006945C4"/>
    <w:rsid w:val="006949E4"/>
    <w:rsid w:val="006A37C2"/>
    <w:rsid w:val="006A692C"/>
    <w:rsid w:val="006A7980"/>
    <w:rsid w:val="006B0425"/>
    <w:rsid w:val="006B4897"/>
    <w:rsid w:val="006B71FB"/>
    <w:rsid w:val="006C10D9"/>
    <w:rsid w:val="006C2DE8"/>
    <w:rsid w:val="006C3074"/>
    <w:rsid w:val="006C5F29"/>
    <w:rsid w:val="006C72BB"/>
    <w:rsid w:val="006D0195"/>
    <w:rsid w:val="006D0345"/>
    <w:rsid w:val="006D5369"/>
    <w:rsid w:val="006D7056"/>
    <w:rsid w:val="006E08E9"/>
    <w:rsid w:val="006E214D"/>
    <w:rsid w:val="006E3A2B"/>
    <w:rsid w:val="006E5499"/>
    <w:rsid w:val="006E638B"/>
    <w:rsid w:val="006F23E4"/>
    <w:rsid w:val="006F3148"/>
    <w:rsid w:val="006F4656"/>
    <w:rsid w:val="007034F5"/>
    <w:rsid w:val="007047C8"/>
    <w:rsid w:val="00705C89"/>
    <w:rsid w:val="00707519"/>
    <w:rsid w:val="00707BC9"/>
    <w:rsid w:val="007132FE"/>
    <w:rsid w:val="00713C6C"/>
    <w:rsid w:val="00714185"/>
    <w:rsid w:val="0071649B"/>
    <w:rsid w:val="00716E6B"/>
    <w:rsid w:val="00722117"/>
    <w:rsid w:val="00724FE8"/>
    <w:rsid w:val="00730D33"/>
    <w:rsid w:val="00730F9D"/>
    <w:rsid w:val="00731224"/>
    <w:rsid w:val="00734229"/>
    <w:rsid w:val="007358D5"/>
    <w:rsid w:val="00750688"/>
    <w:rsid w:val="007519BB"/>
    <w:rsid w:val="00754ECB"/>
    <w:rsid w:val="0076106C"/>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C46"/>
    <w:rsid w:val="007A52C4"/>
    <w:rsid w:val="007A5807"/>
    <w:rsid w:val="007A683C"/>
    <w:rsid w:val="007C0A46"/>
    <w:rsid w:val="007C4086"/>
    <w:rsid w:val="007C5E7E"/>
    <w:rsid w:val="007C7E3B"/>
    <w:rsid w:val="007D2198"/>
    <w:rsid w:val="007D2760"/>
    <w:rsid w:val="007D296C"/>
    <w:rsid w:val="007D6557"/>
    <w:rsid w:val="007E31AD"/>
    <w:rsid w:val="00801121"/>
    <w:rsid w:val="0080390B"/>
    <w:rsid w:val="0081218E"/>
    <w:rsid w:val="00812719"/>
    <w:rsid w:val="00813EF7"/>
    <w:rsid w:val="008144B7"/>
    <w:rsid w:val="008149FF"/>
    <w:rsid w:val="0081762B"/>
    <w:rsid w:val="00822D0C"/>
    <w:rsid w:val="00826947"/>
    <w:rsid w:val="00827BE0"/>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7362"/>
    <w:rsid w:val="00860BED"/>
    <w:rsid w:val="0086223E"/>
    <w:rsid w:val="00862CD1"/>
    <w:rsid w:val="00866661"/>
    <w:rsid w:val="008675ED"/>
    <w:rsid w:val="0087110C"/>
    <w:rsid w:val="00873798"/>
    <w:rsid w:val="008741C6"/>
    <w:rsid w:val="00875410"/>
    <w:rsid w:val="00877630"/>
    <w:rsid w:val="00881D8A"/>
    <w:rsid w:val="008822BB"/>
    <w:rsid w:val="008870AF"/>
    <w:rsid w:val="00896A35"/>
    <w:rsid w:val="008A2421"/>
    <w:rsid w:val="008A390D"/>
    <w:rsid w:val="008A53FD"/>
    <w:rsid w:val="008B587E"/>
    <w:rsid w:val="008B5D8B"/>
    <w:rsid w:val="008C0C95"/>
    <w:rsid w:val="008C0C9C"/>
    <w:rsid w:val="008C0DD5"/>
    <w:rsid w:val="008C1F71"/>
    <w:rsid w:val="008C2247"/>
    <w:rsid w:val="008C240B"/>
    <w:rsid w:val="008C31C0"/>
    <w:rsid w:val="008C5285"/>
    <w:rsid w:val="008C6BDD"/>
    <w:rsid w:val="008D10CD"/>
    <w:rsid w:val="008D1560"/>
    <w:rsid w:val="008E0B41"/>
    <w:rsid w:val="008E1BFC"/>
    <w:rsid w:val="008E3835"/>
    <w:rsid w:val="008F0A49"/>
    <w:rsid w:val="008F2690"/>
    <w:rsid w:val="008F3301"/>
    <w:rsid w:val="008F4383"/>
    <w:rsid w:val="008F586A"/>
    <w:rsid w:val="00903CB4"/>
    <w:rsid w:val="00911F68"/>
    <w:rsid w:val="009132C2"/>
    <w:rsid w:val="00913C25"/>
    <w:rsid w:val="0091754E"/>
    <w:rsid w:val="009210BE"/>
    <w:rsid w:val="00922441"/>
    <w:rsid w:val="009237DD"/>
    <w:rsid w:val="00930C7D"/>
    <w:rsid w:val="00933346"/>
    <w:rsid w:val="0093376A"/>
    <w:rsid w:val="00935EFA"/>
    <w:rsid w:val="009365BC"/>
    <w:rsid w:val="00936992"/>
    <w:rsid w:val="00937CFA"/>
    <w:rsid w:val="00940E3C"/>
    <w:rsid w:val="0094117A"/>
    <w:rsid w:val="00942E82"/>
    <w:rsid w:val="00954891"/>
    <w:rsid w:val="00960C85"/>
    <w:rsid w:val="00962D25"/>
    <w:rsid w:val="00963B4B"/>
    <w:rsid w:val="00964B22"/>
    <w:rsid w:val="0096567B"/>
    <w:rsid w:val="009671DC"/>
    <w:rsid w:val="009678F8"/>
    <w:rsid w:val="00973524"/>
    <w:rsid w:val="009736B7"/>
    <w:rsid w:val="009739DE"/>
    <w:rsid w:val="0097457F"/>
    <w:rsid w:val="0097539B"/>
    <w:rsid w:val="009754D8"/>
    <w:rsid w:val="00975AD9"/>
    <w:rsid w:val="009771B5"/>
    <w:rsid w:val="009827AA"/>
    <w:rsid w:val="00985002"/>
    <w:rsid w:val="00986EB0"/>
    <w:rsid w:val="0099116B"/>
    <w:rsid w:val="00991D98"/>
    <w:rsid w:val="00993A52"/>
    <w:rsid w:val="009953C2"/>
    <w:rsid w:val="00997DB2"/>
    <w:rsid w:val="009A5538"/>
    <w:rsid w:val="009B460A"/>
    <w:rsid w:val="009B6685"/>
    <w:rsid w:val="009B6820"/>
    <w:rsid w:val="009B7C3E"/>
    <w:rsid w:val="009B7E47"/>
    <w:rsid w:val="009C19D1"/>
    <w:rsid w:val="009C2ACD"/>
    <w:rsid w:val="009C4AD7"/>
    <w:rsid w:val="009D008C"/>
    <w:rsid w:val="009D1889"/>
    <w:rsid w:val="009D240E"/>
    <w:rsid w:val="009D413E"/>
    <w:rsid w:val="009D6854"/>
    <w:rsid w:val="009D73FF"/>
    <w:rsid w:val="009D74D6"/>
    <w:rsid w:val="009E1DEB"/>
    <w:rsid w:val="009E31C1"/>
    <w:rsid w:val="009F5CE5"/>
    <w:rsid w:val="009F5F6C"/>
    <w:rsid w:val="00A009A1"/>
    <w:rsid w:val="00A01C57"/>
    <w:rsid w:val="00A01C71"/>
    <w:rsid w:val="00A057AB"/>
    <w:rsid w:val="00A065A3"/>
    <w:rsid w:val="00A105FD"/>
    <w:rsid w:val="00A12980"/>
    <w:rsid w:val="00A1424D"/>
    <w:rsid w:val="00A15F0B"/>
    <w:rsid w:val="00A20851"/>
    <w:rsid w:val="00A223AB"/>
    <w:rsid w:val="00A24056"/>
    <w:rsid w:val="00A252F0"/>
    <w:rsid w:val="00A26153"/>
    <w:rsid w:val="00A33A6A"/>
    <w:rsid w:val="00A3555B"/>
    <w:rsid w:val="00A44A09"/>
    <w:rsid w:val="00A44FE9"/>
    <w:rsid w:val="00A50169"/>
    <w:rsid w:val="00A513FE"/>
    <w:rsid w:val="00A514BD"/>
    <w:rsid w:val="00A54C9F"/>
    <w:rsid w:val="00A5516E"/>
    <w:rsid w:val="00A57F97"/>
    <w:rsid w:val="00A60C1A"/>
    <w:rsid w:val="00A6450C"/>
    <w:rsid w:val="00A652FC"/>
    <w:rsid w:val="00A67915"/>
    <w:rsid w:val="00A70786"/>
    <w:rsid w:val="00A70E70"/>
    <w:rsid w:val="00A716C8"/>
    <w:rsid w:val="00A74AFA"/>
    <w:rsid w:val="00A76F84"/>
    <w:rsid w:val="00A7749D"/>
    <w:rsid w:val="00A77E8A"/>
    <w:rsid w:val="00A807C1"/>
    <w:rsid w:val="00A827A9"/>
    <w:rsid w:val="00A831E7"/>
    <w:rsid w:val="00A8374B"/>
    <w:rsid w:val="00A8381D"/>
    <w:rsid w:val="00A8412B"/>
    <w:rsid w:val="00A8724D"/>
    <w:rsid w:val="00A956F9"/>
    <w:rsid w:val="00AA02DE"/>
    <w:rsid w:val="00AA1692"/>
    <w:rsid w:val="00AA2159"/>
    <w:rsid w:val="00AA3906"/>
    <w:rsid w:val="00AA3DCB"/>
    <w:rsid w:val="00AA446C"/>
    <w:rsid w:val="00AA7C7E"/>
    <w:rsid w:val="00AB0897"/>
    <w:rsid w:val="00AB7240"/>
    <w:rsid w:val="00AC1C95"/>
    <w:rsid w:val="00AC5FAB"/>
    <w:rsid w:val="00AC6090"/>
    <w:rsid w:val="00AC657E"/>
    <w:rsid w:val="00AC71C7"/>
    <w:rsid w:val="00AD0353"/>
    <w:rsid w:val="00AD0A6A"/>
    <w:rsid w:val="00AD263A"/>
    <w:rsid w:val="00AD29B9"/>
    <w:rsid w:val="00AD4DE7"/>
    <w:rsid w:val="00AE32C5"/>
    <w:rsid w:val="00AE3E8D"/>
    <w:rsid w:val="00AE4554"/>
    <w:rsid w:val="00AE5381"/>
    <w:rsid w:val="00AE6380"/>
    <w:rsid w:val="00AE6C50"/>
    <w:rsid w:val="00AF5656"/>
    <w:rsid w:val="00AF5ABD"/>
    <w:rsid w:val="00B04017"/>
    <w:rsid w:val="00B06B7F"/>
    <w:rsid w:val="00B11522"/>
    <w:rsid w:val="00B11A28"/>
    <w:rsid w:val="00B12375"/>
    <w:rsid w:val="00B17119"/>
    <w:rsid w:val="00B245DC"/>
    <w:rsid w:val="00B25529"/>
    <w:rsid w:val="00B303ED"/>
    <w:rsid w:val="00B32F65"/>
    <w:rsid w:val="00B40100"/>
    <w:rsid w:val="00B42462"/>
    <w:rsid w:val="00B43BC1"/>
    <w:rsid w:val="00B466E4"/>
    <w:rsid w:val="00B529ED"/>
    <w:rsid w:val="00B5462B"/>
    <w:rsid w:val="00B60C4B"/>
    <w:rsid w:val="00B6362B"/>
    <w:rsid w:val="00B67420"/>
    <w:rsid w:val="00B67ACF"/>
    <w:rsid w:val="00B7001B"/>
    <w:rsid w:val="00B72974"/>
    <w:rsid w:val="00B750FA"/>
    <w:rsid w:val="00B819B3"/>
    <w:rsid w:val="00B81B0B"/>
    <w:rsid w:val="00B81F14"/>
    <w:rsid w:val="00B82F9B"/>
    <w:rsid w:val="00B8657D"/>
    <w:rsid w:val="00B86F81"/>
    <w:rsid w:val="00B87A4C"/>
    <w:rsid w:val="00B90E46"/>
    <w:rsid w:val="00B93F99"/>
    <w:rsid w:val="00B944C5"/>
    <w:rsid w:val="00B94EDE"/>
    <w:rsid w:val="00B9602A"/>
    <w:rsid w:val="00BA094B"/>
    <w:rsid w:val="00BA2A7C"/>
    <w:rsid w:val="00BA4F99"/>
    <w:rsid w:val="00BB0494"/>
    <w:rsid w:val="00BB05CD"/>
    <w:rsid w:val="00BB1FF1"/>
    <w:rsid w:val="00BB212A"/>
    <w:rsid w:val="00BB41B6"/>
    <w:rsid w:val="00BB6B7F"/>
    <w:rsid w:val="00BB6BFD"/>
    <w:rsid w:val="00BC092A"/>
    <w:rsid w:val="00BC203E"/>
    <w:rsid w:val="00BC47D0"/>
    <w:rsid w:val="00BC5543"/>
    <w:rsid w:val="00BD5D5C"/>
    <w:rsid w:val="00BE0F63"/>
    <w:rsid w:val="00BE2204"/>
    <w:rsid w:val="00BE2E6B"/>
    <w:rsid w:val="00BE406A"/>
    <w:rsid w:val="00BE47CF"/>
    <w:rsid w:val="00BE667D"/>
    <w:rsid w:val="00BF0863"/>
    <w:rsid w:val="00BF0B17"/>
    <w:rsid w:val="00BF2D26"/>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34995"/>
    <w:rsid w:val="00C35043"/>
    <w:rsid w:val="00C456D1"/>
    <w:rsid w:val="00C517E5"/>
    <w:rsid w:val="00C55686"/>
    <w:rsid w:val="00C55E96"/>
    <w:rsid w:val="00C56F75"/>
    <w:rsid w:val="00C57848"/>
    <w:rsid w:val="00C64F76"/>
    <w:rsid w:val="00C67E15"/>
    <w:rsid w:val="00C72F63"/>
    <w:rsid w:val="00C7466F"/>
    <w:rsid w:val="00C834D6"/>
    <w:rsid w:val="00C84C0B"/>
    <w:rsid w:val="00C85042"/>
    <w:rsid w:val="00C868EB"/>
    <w:rsid w:val="00C903F2"/>
    <w:rsid w:val="00C90497"/>
    <w:rsid w:val="00C94EB2"/>
    <w:rsid w:val="00C94FF8"/>
    <w:rsid w:val="00C95D98"/>
    <w:rsid w:val="00C9710E"/>
    <w:rsid w:val="00CA72DF"/>
    <w:rsid w:val="00CB4EE2"/>
    <w:rsid w:val="00CC134D"/>
    <w:rsid w:val="00CC1A7E"/>
    <w:rsid w:val="00CC3B1C"/>
    <w:rsid w:val="00CC68F4"/>
    <w:rsid w:val="00CD29DB"/>
    <w:rsid w:val="00CD506E"/>
    <w:rsid w:val="00CD5954"/>
    <w:rsid w:val="00CD7FBB"/>
    <w:rsid w:val="00CE39B1"/>
    <w:rsid w:val="00CF105B"/>
    <w:rsid w:val="00CF2AEA"/>
    <w:rsid w:val="00CF3C05"/>
    <w:rsid w:val="00D00F37"/>
    <w:rsid w:val="00D02031"/>
    <w:rsid w:val="00D050E0"/>
    <w:rsid w:val="00D13C55"/>
    <w:rsid w:val="00D15E2E"/>
    <w:rsid w:val="00D17E9B"/>
    <w:rsid w:val="00D2377B"/>
    <w:rsid w:val="00D24D6C"/>
    <w:rsid w:val="00D25F72"/>
    <w:rsid w:val="00D267BC"/>
    <w:rsid w:val="00D26A32"/>
    <w:rsid w:val="00D27C09"/>
    <w:rsid w:val="00D3084B"/>
    <w:rsid w:val="00D32367"/>
    <w:rsid w:val="00D32B83"/>
    <w:rsid w:val="00D33E60"/>
    <w:rsid w:val="00D33E9C"/>
    <w:rsid w:val="00D370B9"/>
    <w:rsid w:val="00D46D6E"/>
    <w:rsid w:val="00D4709F"/>
    <w:rsid w:val="00D554A3"/>
    <w:rsid w:val="00D56558"/>
    <w:rsid w:val="00D66A2B"/>
    <w:rsid w:val="00D66DFD"/>
    <w:rsid w:val="00D730F4"/>
    <w:rsid w:val="00D73483"/>
    <w:rsid w:val="00D77AD0"/>
    <w:rsid w:val="00D77ED3"/>
    <w:rsid w:val="00D8245E"/>
    <w:rsid w:val="00D82FA1"/>
    <w:rsid w:val="00D8638F"/>
    <w:rsid w:val="00D90587"/>
    <w:rsid w:val="00D91B5D"/>
    <w:rsid w:val="00D91DA4"/>
    <w:rsid w:val="00D961C8"/>
    <w:rsid w:val="00D967F4"/>
    <w:rsid w:val="00DA009F"/>
    <w:rsid w:val="00DA3412"/>
    <w:rsid w:val="00DA385A"/>
    <w:rsid w:val="00DA73CD"/>
    <w:rsid w:val="00DB2EF1"/>
    <w:rsid w:val="00DB5F18"/>
    <w:rsid w:val="00DB6FC4"/>
    <w:rsid w:val="00DB799C"/>
    <w:rsid w:val="00DC3A99"/>
    <w:rsid w:val="00DC3ECE"/>
    <w:rsid w:val="00DD14C1"/>
    <w:rsid w:val="00DD3F66"/>
    <w:rsid w:val="00DD4B5E"/>
    <w:rsid w:val="00DD5283"/>
    <w:rsid w:val="00DE0AA0"/>
    <w:rsid w:val="00DE3F65"/>
    <w:rsid w:val="00DF1071"/>
    <w:rsid w:val="00DF2E19"/>
    <w:rsid w:val="00DF746D"/>
    <w:rsid w:val="00DF7C62"/>
    <w:rsid w:val="00E01E1B"/>
    <w:rsid w:val="00E02005"/>
    <w:rsid w:val="00E04382"/>
    <w:rsid w:val="00E13196"/>
    <w:rsid w:val="00E15D8D"/>
    <w:rsid w:val="00E22E88"/>
    <w:rsid w:val="00E242ED"/>
    <w:rsid w:val="00E25DF5"/>
    <w:rsid w:val="00E27A02"/>
    <w:rsid w:val="00E306C4"/>
    <w:rsid w:val="00E41C18"/>
    <w:rsid w:val="00E43B55"/>
    <w:rsid w:val="00E453D5"/>
    <w:rsid w:val="00E4736D"/>
    <w:rsid w:val="00E507F8"/>
    <w:rsid w:val="00E555EE"/>
    <w:rsid w:val="00E55843"/>
    <w:rsid w:val="00E61323"/>
    <w:rsid w:val="00E63378"/>
    <w:rsid w:val="00E66527"/>
    <w:rsid w:val="00E70066"/>
    <w:rsid w:val="00E70E96"/>
    <w:rsid w:val="00E7120D"/>
    <w:rsid w:val="00E73121"/>
    <w:rsid w:val="00E73F7E"/>
    <w:rsid w:val="00E75010"/>
    <w:rsid w:val="00E80A5E"/>
    <w:rsid w:val="00E820D9"/>
    <w:rsid w:val="00E84271"/>
    <w:rsid w:val="00E843B8"/>
    <w:rsid w:val="00E844B6"/>
    <w:rsid w:val="00E8585C"/>
    <w:rsid w:val="00E86997"/>
    <w:rsid w:val="00E86F17"/>
    <w:rsid w:val="00E8727E"/>
    <w:rsid w:val="00E92F98"/>
    <w:rsid w:val="00E95DA3"/>
    <w:rsid w:val="00E96670"/>
    <w:rsid w:val="00EA364E"/>
    <w:rsid w:val="00EB61FA"/>
    <w:rsid w:val="00EB770A"/>
    <w:rsid w:val="00EC0563"/>
    <w:rsid w:val="00EC0809"/>
    <w:rsid w:val="00EC180B"/>
    <w:rsid w:val="00EC3101"/>
    <w:rsid w:val="00EC39FE"/>
    <w:rsid w:val="00EC71BD"/>
    <w:rsid w:val="00ED245B"/>
    <w:rsid w:val="00ED4874"/>
    <w:rsid w:val="00EE1084"/>
    <w:rsid w:val="00EE2393"/>
    <w:rsid w:val="00EE46A9"/>
    <w:rsid w:val="00EE5A8F"/>
    <w:rsid w:val="00EE7547"/>
    <w:rsid w:val="00EE7F04"/>
    <w:rsid w:val="00EF1E10"/>
    <w:rsid w:val="00EF548F"/>
    <w:rsid w:val="00EF5722"/>
    <w:rsid w:val="00EF630D"/>
    <w:rsid w:val="00EF789B"/>
    <w:rsid w:val="00F00144"/>
    <w:rsid w:val="00F01288"/>
    <w:rsid w:val="00F015F7"/>
    <w:rsid w:val="00F06858"/>
    <w:rsid w:val="00F07F97"/>
    <w:rsid w:val="00F116C6"/>
    <w:rsid w:val="00F14225"/>
    <w:rsid w:val="00F22143"/>
    <w:rsid w:val="00F22B2D"/>
    <w:rsid w:val="00F25524"/>
    <w:rsid w:val="00F26BC9"/>
    <w:rsid w:val="00F26FA9"/>
    <w:rsid w:val="00F337BC"/>
    <w:rsid w:val="00F33819"/>
    <w:rsid w:val="00F369D9"/>
    <w:rsid w:val="00F36F50"/>
    <w:rsid w:val="00F45DA7"/>
    <w:rsid w:val="00F477CD"/>
    <w:rsid w:val="00F50E67"/>
    <w:rsid w:val="00F53631"/>
    <w:rsid w:val="00F558DD"/>
    <w:rsid w:val="00F572D1"/>
    <w:rsid w:val="00F61F37"/>
    <w:rsid w:val="00F627E5"/>
    <w:rsid w:val="00F63BA6"/>
    <w:rsid w:val="00F65469"/>
    <w:rsid w:val="00F6698C"/>
    <w:rsid w:val="00F70EF2"/>
    <w:rsid w:val="00F80309"/>
    <w:rsid w:val="00F80BCE"/>
    <w:rsid w:val="00F8120C"/>
    <w:rsid w:val="00F82AAF"/>
    <w:rsid w:val="00F916B4"/>
    <w:rsid w:val="00F91851"/>
    <w:rsid w:val="00F92AA9"/>
    <w:rsid w:val="00F935F2"/>
    <w:rsid w:val="00F93656"/>
    <w:rsid w:val="00FA1012"/>
    <w:rsid w:val="00FA17A1"/>
    <w:rsid w:val="00FA31CC"/>
    <w:rsid w:val="00FA5CF2"/>
    <w:rsid w:val="00FA5EC6"/>
    <w:rsid w:val="00FA6C26"/>
    <w:rsid w:val="00FB186A"/>
    <w:rsid w:val="00FB4F13"/>
    <w:rsid w:val="00FB5BA2"/>
    <w:rsid w:val="00FC0376"/>
    <w:rsid w:val="00FC3349"/>
    <w:rsid w:val="00FC3BBD"/>
    <w:rsid w:val="00FC46A4"/>
    <w:rsid w:val="00FC568C"/>
    <w:rsid w:val="00FC5E66"/>
    <w:rsid w:val="00FC5FF1"/>
    <w:rsid w:val="00FC7ABB"/>
    <w:rsid w:val="00FD01CA"/>
    <w:rsid w:val="00FD0460"/>
    <w:rsid w:val="00FD064F"/>
    <w:rsid w:val="00FD0ACB"/>
    <w:rsid w:val="00FD2FED"/>
    <w:rsid w:val="00FD31FB"/>
    <w:rsid w:val="00FD5A69"/>
    <w:rsid w:val="00FD6BC2"/>
    <w:rsid w:val="00FD7E32"/>
    <w:rsid w:val="00FE01FA"/>
    <w:rsid w:val="00FE4233"/>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0031</Words>
  <Characters>126197</Characters>
  <Application>Microsoft Office Word</Application>
  <DocSecurity>0</DocSecurity>
  <Lines>1051</Lines>
  <Paragraphs>2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41</cp:revision>
  <cp:lastPrinted>2020-05-31T14:33:00Z</cp:lastPrinted>
  <dcterms:created xsi:type="dcterms:W3CDTF">2020-08-11T06:55:00Z</dcterms:created>
  <dcterms:modified xsi:type="dcterms:W3CDTF">2020-11-10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